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E8B74D" w14:textId="77777777" w:rsidR="00C45C72" w:rsidRDefault="00C45C72" w:rsidP="00C45C72">
      <w:pPr>
        <w:spacing w:after="240" w:line="480" w:lineRule="auto"/>
        <w:rPr>
          <w:b/>
          <w:bCs/>
        </w:rPr>
      </w:pPr>
      <w:bookmarkStart w:id="0" w:name="_Hlk148094256"/>
      <w:r>
        <w:rPr>
          <w:b/>
          <w:bCs/>
        </w:rPr>
        <w:t>Appendix A</w:t>
      </w:r>
    </w:p>
    <w:p w14:paraId="3DCCD260" w14:textId="77777777" w:rsidR="00C45C72" w:rsidRDefault="00C45C72" w:rsidP="00C45C72">
      <w:pPr>
        <w:spacing w:after="240" w:line="480" w:lineRule="auto"/>
      </w:pPr>
      <w:r w:rsidRPr="00B0250A">
        <w:rPr>
          <w:b/>
          <w:bCs/>
        </w:rPr>
        <w:t xml:space="preserve">Table A.1. </w:t>
      </w:r>
      <w:r w:rsidRPr="00B0250A">
        <w:t>Clinical trials included in the analysis</w:t>
      </w:r>
      <w:r w:rsidRPr="005B0F91">
        <w:t>.</w:t>
      </w:r>
    </w:p>
    <w:tbl>
      <w:tblPr>
        <w:tblStyle w:val="TableGrid"/>
        <w:tblW w:w="9985" w:type="dxa"/>
        <w:tblLook w:val="04A0" w:firstRow="1" w:lastRow="0" w:firstColumn="1" w:lastColumn="0" w:noHBand="0" w:noVBand="1"/>
      </w:tblPr>
      <w:tblGrid>
        <w:gridCol w:w="1785"/>
        <w:gridCol w:w="2038"/>
        <w:gridCol w:w="1801"/>
        <w:gridCol w:w="1847"/>
        <w:gridCol w:w="2514"/>
      </w:tblGrid>
      <w:tr w:rsidR="00C45C72" w:rsidRPr="00E23478" w14:paraId="5FC58132" w14:textId="77777777" w:rsidTr="00E05A0C">
        <w:trPr>
          <w:trHeight w:val="250"/>
        </w:trPr>
        <w:tc>
          <w:tcPr>
            <w:tcW w:w="1796" w:type="dxa"/>
            <w:shd w:val="clear" w:color="auto" w:fill="D9D9D9" w:themeFill="background1" w:themeFillShade="D9"/>
          </w:tcPr>
          <w:p w14:paraId="75AF78B3" w14:textId="77777777" w:rsidR="00C45C72" w:rsidRPr="000605B0" w:rsidRDefault="00C45C72" w:rsidP="00E05A0C">
            <w:pPr>
              <w:spacing w:beforeLines="60" w:before="144" w:afterLines="60" w:after="144" w:line="360" w:lineRule="auto"/>
              <w:rPr>
                <w:b/>
                <w:bCs/>
              </w:rPr>
            </w:pPr>
            <w:r w:rsidRPr="000605B0">
              <w:rPr>
                <w:b/>
                <w:bCs/>
              </w:rPr>
              <w:t xml:space="preserve">Study </w:t>
            </w:r>
            <w:r>
              <w:rPr>
                <w:b/>
                <w:bCs/>
              </w:rPr>
              <w:t>n</w:t>
            </w:r>
            <w:r w:rsidRPr="000605B0">
              <w:rPr>
                <w:b/>
                <w:bCs/>
              </w:rPr>
              <w:t>ame</w:t>
            </w:r>
          </w:p>
        </w:tc>
        <w:tc>
          <w:tcPr>
            <w:tcW w:w="1977" w:type="dxa"/>
            <w:shd w:val="clear" w:color="auto" w:fill="D9D9D9" w:themeFill="background1" w:themeFillShade="D9"/>
          </w:tcPr>
          <w:p w14:paraId="67B66456" w14:textId="77777777" w:rsidR="00C45C72" w:rsidRPr="000605B0" w:rsidRDefault="00C45C72" w:rsidP="00E05A0C">
            <w:pPr>
              <w:spacing w:beforeLines="60" w:before="144" w:afterLines="60" w:after="144" w:line="360" w:lineRule="auto"/>
              <w:rPr>
                <w:b/>
                <w:bCs/>
              </w:rPr>
            </w:pPr>
            <w:r w:rsidRPr="000605B0">
              <w:rPr>
                <w:b/>
                <w:bCs/>
              </w:rPr>
              <w:t>Clinical</w:t>
            </w:r>
            <w:r>
              <w:rPr>
                <w:b/>
                <w:bCs/>
              </w:rPr>
              <w:t>T</w:t>
            </w:r>
            <w:r w:rsidRPr="000605B0">
              <w:rPr>
                <w:b/>
                <w:bCs/>
              </w:rPr>
              <w:t xml:space="preserve">rials.gov </w:t>
            </w:r>
            <w:r>
              <w:rPr>
                <w:b/>
                <w:bCs/>
              </w:rPr>
              <w:t>i</w:t>
            </w:r>
            <w:r w:rsidRPr="000605B0">
              <w:rPr>
                <w:b/>
                <w:bCs/>
              </w:rPr>
              <w:t>dentifier</w:t>
            </w:r>
          </w:p>
        </w:tc>
        <w:tc>
          <w:tcPr>
            <w:tcW w:w="1811" w:type="dxa"/>
            <w:shd w:val="clear" w:color="auto" w:fill="D9D9D9" w:themeFill="background1" w:themeFillShade="D9"/>
          </w:tcPr>
          <w:p w14:paraId="5B341414" w14:textId="77777777" w:rsidR="00C45C72" w:rsidRPr="000605B0" w:rsidRDefault="00C45C72" w:rsidP="00E05A0C">
            <w:pPr>
              <w:spacing w:beforeLines="60" w:before="144" w:afterLines="60" w:after="144" w:line="360" w:lineRule="auto"/>
              <w:rPr>
                <w:b/>
                <w:bCs/>
              </w:rPr>
            </w:pPr>
            <w:r>
              <w:rPr>
                <w:b/>
                <w:bCs/>
              </w:rPr>
              <w:t>Line of therapy</w:t>
            </w:r>
          </w:p>
        </w:tc>
        <w:tc>
          <w:tcPr>
            <w:tcW w:w="1858" w:type="dxa"/>
            <w:shd w:val="clear" w:color="auto" w:fill="D9D9D9" w:themeFill="background1" w:themeFillShade="D9"/>
          </w:tcPr>
          <w:p w14:paraId="77F31F20" w14:textId="77777777" w:rsidR="00C45C72" w:rsidRPr="000605B0" w:rsidRDefault="00C45C72" w:rsidP="00E05A0C">
            <w:pPr>
              <w:spacing w:beforeLines="60" w:before="144" w:afterLines="60" w:after="144" w:line="360" w:lineRule="auto"/>
              <w:rPr>
                <w:b/>
                <w:bCs/>
              </w:rPr>
            </w:pPr>
            <w:r w:rsidRPr="000605B0">
              <w:rPr>
                <w:b/>
                <w:bCs/>
              </w:rPr>
              <w:t>Indication</w:t>
            </w:r>
          </w:p>
        </w:tc>
        <w:tc>
          <w:tcPr>
            <w:tcW w:w="2543" w:type="dxa"/>
            <w:shd w:val="clear" w:color="auto" w:fill="D9D9D9" w:themeFill="background1" w:themeFillShade="D9"/>
          </w:tcPr>
          <w:p w14:paraId="44FE02FD" w14:textId="77777777" w:rsidR="00C45C72" w:rsidRPr="000605B0" w:rsidRDefault="00C45C72" w:rsidP="00E05A0C">
            <w:pPr>
              <w:spacing w:beforeLines="60" w:before="144" w:afterLines="60" w:after="144" w:line="360" w:lineRule="auto"/>
              <w:rPr>
                <w:b/>
                <w:bCs/>
              </w:rPr>
            </w:pPr>
            <w:r w:rsidRPr="000605B0">
              <w:rPr>
                <w:b/>
                <w:bCs/>
              </w:rPr>
              <w:t xml:space="preserve">Database </w:t>
            </w:r>
            <w:r>
              <w:rPr>
                <w:b/>
                <w:bCs/>
              </w:rPr>
              <w:t>c</w:t>
            </w:r>
            <w:r w:rsidRPr="000605B0">
              <w:rPr>
                <w:b/>
                <w:bCs/>
              </w:rPr>
              <w:t>utoff</w:t>
            </w:r>
          </w:p>
        </w:tc>
      </w:tr>
      <w:tr w:rsidR="00C45C72" w:rsidRPr="00E23478" w14:paraId="6EC2D719" w14:textId="77777777" w:rsidTr="00E05A0C">
        <w:trPr>
          <w:trHeight w:val="323"/>
        </w:trPr>
        <w:tc>
          <w:tcPr>
            <w:tcW w:w="1796" w:type="dxa"/>
            <w:vMerge w:val="restart"/>
          </w:tcPr>
          <w:p w14:paraId="36FA3A7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01 </w:t>
            </w:r>
            <w:r>
              <w:fldChar w:fldCharType="begin">
                <w:fldData xml:space="preserve">PEVuZE5vdGU+PENpdGU+PEF1dGhvcj5IYW1pZDwvQXV0aG9yPjxZZWFyPjIwMTk8L1llYXI+PFJl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wvcGVyaW9kaWNhbD48cGFnZXM+NTgyLTU4ODwvcGFnZXM+PHZvbHVtZT4z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wvcGVyaW9kaWNhbD48cGFnZXM+MjUxOC0yNTI3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pZDwvQXV0aG9yPjxZZWFyPjIwMTk8L1llYXI+PFJl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wvcGVyaW9kaWNhbD48cGFnZXM+NTgyLTU4ODwvcGFnZXM+PHZvbHVtZT4z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wvcGVyaW9kaWNhbD48cGFnZXM+MjUxOC0yNTI3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2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977" w:type="dxa"/>
            <w:vMerge w:val="restart"/>
          </w:tcPr>
          <w:p w14:paraId="38A20F9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D00551">
              <w:t>NCT01295827</w:t>
            </w:r>
          </w:p>
        </w:tc>
        <w:tc>
          <w:tcPr>
            <w:tcW w:w="1811" w:type="dxa"/>
            <w:vMerge w:val="restart"/>
          </w:tcPr>
          <w:p w14:paraId="3C3D19AE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BD6A72">
              <w:t>Subsequent</w:t>
            </w:r>
            <w:r>
              <w:t xml:space="preserve"> </w:t>
            </w:r>
            <w:r w:rsidRPr="00BD6A72">
              <w:t>line</w:t>
            </w:r>
          </w:p>
        </w:tc>
        <w:tc>
          <w:tcPr>
            <w:tcW w:w="1858" w:type="dxa"/>
          </w:tcPr>
          <w:p w14:paraId="0F0EEB6D" w14:textId="77777777" w:rsidR="00C45C72" w:rsidRPr="00D00551" w:rsidRDefault="00C45C72" w:rsidP="00E05A0C">
            <w:pPr>
              <w:spacing w:beforeLines="60" w:before="144" w:afterLines="60" w:after="144" w:line="360" w:lineRule="auto"/>
            </w:pPr>
            <w:r>
              <w:t>Melanoma</w:t>
            </w:r>
          </w:p>
        </w:tc>
        <w:tc>
          <w:tcPr>
            <w:tcW w:w="2543" w:type="dxa"/>
          </w:tcPr>
          <w:p w14:paraId="4A6A6573" w14:textId="77777777" w:rsidR="00C45C72" w:rsidRPr="00D00551" w:rsidRDefault="00C45C72" w:rsidP="00E05A0C">
            <w:pPr>
              <w:spacing w:beforeLines="60" w:before="144" w:afterLines="60" w:after="144" w:line="360" w:lineRule="auto"/>
            </w:pPr>
            <w:r>
              <w:t xml:space="preserve">April 18, </w:t>
            </w:r>
            <w:r w:rsidRPr="00123907">
              <w:t>2014</w:t>
            </w:r>
          </w:p>
        </w:tc>
      </w:tr>
      <w:tr w:rsidR="00C45C72" w:rsidRPr="00E23478" w14:paraId="29659E65" w14:textId="77777777" w:rsidTr="00E05A0C">
        <w:trPr>
          <w:trHeight w:val="322"/>
        </w:trPr>
        <w:tc>
          <w:tcPr>
            <w:tcW w:w="1796" w:type="dxa"/>
            <w:vMerge/>
          </w:tcPr>
          <w:p w14:paraId="43C2D09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23CA2507" w14:textId="77777777" w:rsidR="00C45C72" w:rsidRPr="00D00551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1CFB390A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6CC7F0A6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NSCLC</w:t>
            </w:r>
          </w:p>
        </w:tc>
        <w:tc>
          <w:tcPr>
            <w:tcW w:w="2543" w:type="dxa"/>
          </w:tcPr>
          <w:p w14:paraId="4D67FD1A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 xml:space="preserve">January 23, </w:t>
            </w:r>
            <w:r w:rsidRPr="00E72E41">
              <w:t>2015</w:t>
            </w:r>
          </w:p>
        </w:tc>
      </w:tr>
      <w:tr w:rsidR="00C45C72" w:rsidRPr="00E23478" w14:paraId="76282B5B" w14:textId="77777777" w:rsidTr="00E05A0C">
        <w:trPr>
          <w:trHeight w:val="250"/>
        </w:trPr>
        <w:tc>
          <w:tcPr>
            <w:tcW w:w="1796" w:type="dxa"/>
          </w:tcPr>
          <w:p w14:paraId="3A7A5B4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02 </w:t>
            </w:r>
            <w:r>
              <w:fldChar w:fldCharType="begin">
                <w:fldData xml:space="preserve">PEVuZE5vdGU+PENpdGU+PEF1dGhvcj5IYW1pZDwvQXV0aG9yPjxZZWFyPjIwMTc8L1llYXI+PFJl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pZDwvQXV0aG9yPjxZZWFyPjIwMTc8L1llYXI+PFJl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1977" w:type="dxa"/>
          </w:tcPr>
          <w:p w14:paraId="030BF9A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E4518D">
              <w:t>NCT01704287</w:t>
            </w:r>
          </w:p>
        </w:tc>
        <w:tc>
          <w:tcPr>
            <w:tcW w:w="1811" w:type="dxa"/>
          </w:tcPr>
          <w:p w14:paraId="7D743242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BD6A72">
              <w:t>Subsequent</w:t>
            </w:r>
            <w:r>
              <w:t xml:space="preserve"> </w:t>
            </w:r>
            <w:r w:rsidRPr="00BD6A72">
              <w:t>line</w:t>
            </w:r>
          </w:p>
        </w:tc>
        <w:tc>
          <w:tcPr>
            <w:tcW w:w="1858" w:type="dxa"/>
          </w:tcPr>
          <w:p w14:paraId="6DB90497" w14:textId="77777777" w:rsidR="00C45C72" w:rsidRPr="00E4518D" w:rsidRDefault="00C45C72" w:rsidP="00E05A0C">
            <w:pPr>
              <w:spacing w:beforeLines="60" w:before="144" w:afterLines="60" w:after="144" w:line="360" w:lineRule="auto"/>
            </w:pPr>
            <w:r>
              <w:t>Melanoma</w:t>
            </w:r>
          </w:p>
        </w:tc>
        <w:tc>
          <w:tcPr>
            <w:tcW w:w="2543" w:type="dxa"/>
          </w:tcPr>
          <w:p w14:paraId="6DF1F3F0" w14:textId="77777777" w:rsidR="00C45C72" w:rsidRPr="00E4518D" w:rsidRDefault="00C45C72" w:rsidP="00E05A0C">
            <w:pPr>
              <w:spacing w:beforeLines="60" w:before="144" w:afterLines="60" w:after="144" w:line="360" w:lineRule="auto"/>
            </w:pPr>
            <w:r w:rsidRPr="00AD4789">
              <w:t>F</w:t>
            </w:r>
            <w:r>
              <w:t xml:space="preserve">ebruary 28, </w:t>
            </w:r>
            <w:r w:rsidRPr="00AD4789">
              <w:t>2015</w:t>
            </w:r>
          </w:p>
        </w:tc>
      </w:tr>
      <w:tr w:rsidR="00C45C72" w:rsidRPr="00E23478" w14:paraId="36232342" w14:textId="77777777" w:rsidTr="00E05A0C">
        <w:trPr>
          <w:trHeight w:val="250"/>
        </w:trPr>
        <w:tc>
          <w:tcPr>
            <w:tcW w:w="1796" w:type="dxa"/>
          </w:tcPr>
          <w:p w14:paraId="7E1434EC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06 </w:t>
            </w:r>
            <w:r>
              <w:fldChar w:fldCharType="begin">
                <w:fldData xml:space="preserve">PEVuZE5vdGU+PENpdGU+PEF1dGhvcj5Sb2JlcnQ8L0F1dGhvcj48WWVhcj4yMDE5PC9ZZWFyPjxS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2JlcnQ8L0F1dGhvcj48WWVhcj4yMDE5PC9ZZWFyPjxS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77" w:type="dxa"/>
          </w:tcPr>
          <w:p w14:paraId="683F2D1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E4518D">
              <w:t>NCT01866319</w:t>
            </w:r>
          </w:p>
        </w:tc>
        <w:tc>
          <w:tcPr>
            <w:tcW w:w="1811" w:type="dxa"/>
          </w:tcPr>
          <w:p w14:paraId="5AB249E3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BD6A72">
              <w:t>Subsequent</w:t>
            </w:r>
            <w:r>
              <w:t xml:space="preserve"> </w:t>
            </w:r>
            <w:r w:rsidRPr="00BD6A72">
              <w:t>line</w:t>
            </w:r>
          </w:p>
        </w:tc>
        <w:tc>
          <w:tcPr>
            <w:tcW w:w="1858" w:type="dxa"/>
          </w:tcPr>
          <w:p w14:paraId="04C96495" w14:textId="77777777" w:rsidR="00C45C72" w:rsidRPr="00E4518D" w:rsidRDefault="00C45C72" w:rsidP="00E05A0C">
            <w:pPr>
              <w:spacing w:beforeLines="60" w:before="144" w:afterLines="60" w:after="144" w:line="360" w:lineRule="auto"/>
            </w:pPr>
            <w:r>
              <w:t>Melanoma</w:t>
            </w:r>
          </w:p>
        </w:tc>
        <w:tc>
          <w:tcPr>
            <w:tcW w:w="2543" w:type="dxa"/>
          </w:tcPr>
          <w:p w14:paraId="3D2456CF" w14:textId="77777777" w:rsidR="00C45C72" w:rsidRPr="00E4518D" w:rsidRDefault="00C45C72" w:rsidP="00E05A0C">
            <w:pPr>
              <w:spacing w:beforeLines="60" w:before="144" w:afterLines="60" w:after="144" w:line="360" w:lineRule="auto"/>
            </w:pPr>
            <w:r>
              <w:t xml:space="preserve">March 3, </w:t>
            </w:r>
            <w:r w:rsidRPr="000630A2">
              <w:t>201</w:t>
            </w:r>
            <w:r>
              <w:t>5</w:t>
            </w:r>
          </w:p>
        </w:tc>
      </w:tr>
      <w:tr w:rsidR="00C45C72" w:rsidRPr="00E23478" w14:paraId="72C54B0A" w14:textId="77777777" w:rsidTr="00E05A0C">
        <w:trPr>
          <w:trHeight w:val="250"/>
        </w:trPr>
        <w:tc>
          <w:tcPr>
            <w:tcW w:w="1796" w:type="dxa"/>
          </w:tcPr>
          <w:p w14:paraId="7D0C6F9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10 </w:t>
            </w:r>
            <w:r>
              <w:fldChar w:fldCharType="begin">
                <w:fldData xml:space="preserve">PEVuZE5vdGU+PENpdGU+PEF1dGhvcj5IZXJic3Q8L0F1dGhvcj48WWVhcj4yMDIxPC9ZZWFyPjxS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XJic3Q8L0F1dGhvcj48WWVhcj4yMDIxPC9ZZWFyPjxS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77" w:type="dxa"/>
          </w:tcPr>
          <w:p w14:paraId="612110A6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96324">
              <w:t>NCT01905657</w:t>
            </w:r>
          </w:p>
        </w:tc>
        <w:tc>
          <w:tcPr>
            <w:tcW w:w="1811" w:type="dxa"/>
          </w:tcPr>
          <w:p w14:paraId="4C889DA0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BD6A72">
              <w:t>Subsequent</w:t>
            </w:r>
            <w:r>
              <w:t xml:space="preserve"> </w:t>
            </w:r>
            <w:r w:rsidRPr="00BD6A72">
              <w:t>line</w:t>
            </w:r>
          </w:p>
        </w:tc>
        <w:tc>
          <w:tcPr>
            <w:tcW w:w="1858" w:type="dxa"/>
          </w:tcPr>
          <w:p w14:paraId="3013DD7D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r>
              <w:t>NSCLC</w:t>
            </w:r>
          </w:p>
        </w:tc>
        <w:tc>
          <w:tcPr>
            <w:tcW w:w="2543" w:type="dxa"/>
          </w:tcPr>
          <w:p w14:paraId="0524E080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r w:rsidRPr="00476645">
              <w:t>S</w:t>
            </w:r>
            <w:r>
              <w:t xml:space="preserve">eptember 30, </w:t>
            </w:r>
            <w:r w:rsidRPr="00476645">
              <w:t>2015</w:t>
            </w:r>
          </w:p>
        </w:tc>
      </w:tr>
      <w:tr w:rsidR="00C45C72" w:rsidRPr="00E23478" w14:paraId="590343B7" w14:textId="77777777" w:rsidTr="00E05A0C">
        <w:trPr>
          <w:trHeight w:val="104"/>
        </w:trPr>
        <w:tc>
          <w:tcPr>
            <w:tcW w:w="1796" w:type="dxa"/>
            <w:vMerge w:val="restart"/>
          </w:tcPr>
          <w:p w14:paraId="15DCB5D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12 </w:t>
            </w:r>
            <w:r>
              <w:fldChar w:fldCharType="begin">
                <w:fldData xml:space="preserve">PEVuZE5vdGU+PENpdGU+PEF1dGhvcj5NdXJvPC9BdXRob3I+PFllYXI+MjAxNjwvWWVhcj48UmVj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XJvPC9BdXRob3I+PFllYXI+MjAxNjwvWWVhcj48UmVj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6-8]</w:t>
            </w:r>
            <w:r>
              <w:fldChar w:fldCharType="end"/>
            </w:r>
          </w:p>
        </w:tc>
        <w:tc>
          <w:tcPr>
            <w:tcW w:w="1977" w:type="dxa"/>
            <w:vMerge w:val="restart"/>
          </w:tcPr>
          <w:p w14:paraId="4F38F902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96324">
              <w:t>NCT01848834</w:t>
            </w:r>
          </w:p>
        </w:tc>
        <w:tc>
          <w:tcPr>
            <w:tcW w:w="1811" w:type="dxa"/>
            <w:vMerge w:val="restart"/>
          </w:tcPr>
          <w:p w14:paraId="57B59DE3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BD6A72">
              <w:t>Subsequent</w:t>
            </w:r>
            <w:r>
              <w:t xml:space="preserve"> </w:t>
            </w:r>
            <w:r w:rsidRPr="00BD6A72">
              <w:t>line</w:t>
            </w:r>
          </w:p>
        </w:tc>
        <w:tc>
          <w:tcPr>
            <w:tcW w:w="1858" w:type="dxa"/>
          </w:tcPr>
          <w:p w14:paraId="6D76F756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r>
              <w:t>HNSCC</w:t>
            </w:r>
          </w:p>
        </w:tc>
        <w:tc>
          <w:tcPr>
            <w:tcW w:w="2543" w:type="dxa"/>
          </w:tcPr>
          <w:p w14:paraId="07FB9156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r w:rsidRPr="00B663E1">
              <w:t>A</w:t>
            </w:r>
            <w:r>
              <w:t xml:space="preserve">pril 26, </w:t>
            </w:r>
            <w:r w:rsidRPr="00B663E1">
              <w:t>2016</w:t>
            </w:r>
          </w:p>
        </w:tc>
      </w:tr>
      <w:tr w:rsidR="00C45C72" w:rsidRPr="00E23478" w14:paraId="560E756B" w14:textId="77777777" w:rsidTr="00E05A0C">
        <w:trPr>
          <w:trHeight w:val="104"/>
        </w:trPr>
        <w:tc>
          <w:tcPr>
            <w:tcW w:w="1796" w:type="dxa"/>
            <w:vMerge/>
          </w:tcPr>
          <w:p w14:paraId="6D49BB8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40AB9058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10CD4E46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2F407FCA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Gastric</w:t>
            </w:r>
          </w:p>
        </w:tc>
        <w:tc>
          <w:tcPr>
            <w:tcW w:w="2543" w:type="dxa"/>
          </w:tcPr>
          <w:p w14:paraId="5873303D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4922BF">
              <w:t>A</w:t>
            </w:r>
            <w:r>
              <w:t xml:space="preserve">pril 26, </w:t>
            </w:r>
            <w:r w:rsidRPr="004922BF">
              <w:t>2016</w:t>
            </w:r>
          </w:p>
        </w:tc>
      </w:tr>
      <w:tr w:rsidR="00C45C72" w:rsidRPr="00E23478" w14:paraId="0BA2158B" w14:textId="77777777" w:rsidTr="00E05A0C">
        <w:trPr>
          <w:trHeight w:val="104"/>
        </w:trPr>
        <w:tc>
          <w:tcPr>
            <w:tcW w:w="1796" w:type="dxa"/>
            <w:vMerge/>
          </w:tcPr>
          <w:p w14:paraId="03BB5AD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4599DE0D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3AE865AD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0091663C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Bladder</w:t>
            </w:r>
          </w:p>
        </w:tc>
        <w:tc>
          <w:tcPr>
            <w:tcW w:w="2543" w:type="dxa"/>
          </w:tcPr>
          <w:p w14:paraId="650BAABE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4429DA">
              <w:t>S</w:t>
            </w:r>
            <w:r>
              <w:t xml:space="preserve">eptember 1, </w:t>
            </w:r>
            <w:r w:rsidRPr="004429DA">
              <w:t>2015</w:t>
            </w:r>
          </w:p>
        </w:tc>
      </w:tr>
      <w:tr w:rsidR="00C45C72" w:rsidRPr="00E23478" w14:paraId="0B445FE8" w14:textId="77777777" w:rsidTr="00E05A0C">
        <w:trPr>
          <w:trHeight w:val="323"/>
        </w:trPr>
        <w:tc>
          <w:tcPr>
            <w:tcW w:w="1796" w:type="dxa"/>
            <w:vMerge w:val="restart"/>
          </w:tcPr>
          <w:p w14:paraId="64211E4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13 </w:t>
            </w:r>
            <w:r>
              <w:fldChar w:fldCharType="begin">
                <w:fldData xml:space="preserve">PEVuZE5vdGU+PENpdGU+PEF1dGhvcj5Bcm1hbmQ8L0F1dGhvcj48WWVhcj4yMDIwPC9ZZWFyPjxS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1hbmQ8L0F1dGhvcj48WWVhcj4yMDIwPC9ZZWFyPjxS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9, 10]</w:t>
            </w:r>
            <w:r>
              <w:fldChar w:fldCharType="end"/>
            </w:r>
          </w:p>
        </w:tc>
        <w:tc>
          <w:tcPr>
            <w:tcW w:w="1977" w:type="dxa"/>
            <w:vMerge w:val="restart"/>
          </w:tcPr>
          <w:p w14:paraId="65929C9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96324">
              <w:t>NCT01953692</w:t>
            </w:r>
          </w:p>
        </w:tc>
        <w:tc>
          <w:tcPr>
            <w:tcW w:w="1811" w:type="dxa"/>
            <w:vMerge w:val="restart"/>
          </w:tcPr>
          <w:p w14:paraId="448F6703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ubsequent line</w:t>
            </w:r>
          </w:p>
        </w:tc>
        <w:tc>
          <w:tcPr>
            <w:tcW w:w="1858" w:type="dxa"/>
          </w:tcPr>
          <w:p w14:paraId="4C6FC378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cHL</w:t>
            </w:r>
            <w:proofErr w:type="spellEnd"/>
          </w:p>
        </w:tc>
        <w:tc>
          <w:tcPr>
            <w:tcW w:w="2543" w:type="dxa"/>
          </w:tcPr>
          <w:p w14:paraId="76AAA337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  <w:r w:rsidRPr="006C4778">
              <w:t>S</w:t>
            </w:r>
            <w:r>
              <w:t xml:space="preserve">eptember 28, </w:t>
            </w:r>
            <w:r w:rsidRPr="006C4778">
              <w:t>2018</w:t>
            </w:r>
          </w:p>
        </w:tc>
      </w:tr>
      <w:tr w:rsidR="00C45C72" w:rsidRPr="00E23478" w14:paraId="7784C0DF" w14:textId="77777777" w:rsidTr="00E05A0C">
        <w:trPr>
          <w:trHeight w:val="322"/>
        </w:trPr>
        <w:tc>
          <w:tcPr>
            <w:tcW w:w="1796" w:type="dxa"/>
            <w:vMerge/>
          </w:tcPr>
          <w:p w14:paraId="5920028C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3C0EA8B3" w14:textId="77777777" w:rsidR="00C45C72" w:rsidRPr="00896324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196AADD3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2C9B467A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PMBCL</w:t>
            </w:r>
          </w:p>
        </w:tc>
        <w:tc>
          <w:tcPr>
            <w:tcW w:w="2543" w:type="dxa"/>
          </w:tcPr>
          <w:p w14:paraId="5BEB9374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 xml:space="preserve">August 4, </w:t>
            </w:r>
            <w:r w:rsidRPr="00F629D1">
              <w:t>2017</w:t>
            </w:r>
          </w:p>
        </w:tc>
      </w:tr>
      <w:tr w:rsidR="00C45C72" w:rsidRPr="00E23478" w14:paraId="289237C2" w14:textId="77777777" w:rsidTr="00E05A0C">
        <w:trPr>
          <w:trHeight w:val="250"/>
        </w:trPr>
        <w:tc>
          <w:tcPr>
            <w:tcW w:w="1796" w:type="dxa"/>
          </w:tcPr>
          <w:p w14:paraId="3AE8354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CITN-09/ KEYNOTE-017 </w:t>
            </w:r>
            <w:r>
              <w:fldChar w:fldCharType="begin">
                <w:fldData xml:space="preserve">PEVuZE5vdGU+PENpdGU+PEF1dGhvcj5OZ2hpZW08L0F1dGhvcj48WWVhcj4yMDE5PC9ZZWFyPjxS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Z2hpZW08L0F1dGhvcj48WWVhcj4yMDE5PC9ZZWFyPjxS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1]</w:t>
            </w:r>
            <w:r>
              <w:fldChar w:fldCharType="end"/>
            </w:r>
          </w:p>
        </w:tc>
        <w:tc>
          <w:tcPr>
            <w:tcW w:w="1977" w:type="dxa"/>
          </w:tcPr>
          <w:p w14:paraId="794FDD65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  <w:r w:rsidRPr="000937C6">
              <w:t>NCT02267603</w:t>
            </w:r>
          </w:p>
        </w:tc>
        <w:tc>
          <w:tcPr>
            <w:tcW w:w="1811" w:type="dxa"/>
          </w:tcPr>
          <w:p w14:paraId="07ED6348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390670BD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MCC</w:t>
            </w:r>
          </w:p>
        </w:tc>
        <w:tc>
          <w:tcPr>
            <w:tcW w:w="2543" w:type="dxa"/>
          </w:tcPr>
          <w:p w14:paraId="471FC340" w14:textId="77777777" w:rsidR="00C45C72" w:rsidRPr="00476645" w:rsidRDefault="00C45C72" w:rsidP="00E05A0C">
            <w:pPr>
              <w:spacing w:beforeLines="60" w:before="144" w:afterLines="60" w:after="144" w:line="360" w:lineRule="auto"/>
            </w:pPr>
            <w:r>
              <w:t>February 6, 2018</w:t>
            </w:r>
          </w:p>
        </w:tc>
      </w:tr>
      <w:tr w:rsidR="00C45C72" w:rsidRPr="00E23478" w14:paraId="74F620D1" w14:textId="77777777" w:rsidTr="00E05A0C">
        <w:trPr>
          <w:trHeight w:val="250"/>
        </w:trPr>
        <w:tc>
          <w:tcPr>
            <w:tcW w:w="1796" w:type="dxa"/>
          </w:tcPr>
          <w:p w14:paraId="0C71C83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24 </w:t>
            </w:r>
            <w:r>
              <w:fldChar w:fldCharType="begin">
                <w:fldData xml:space="preserve">PEVuZE5vdGU+PENpdGU+PEF1dGhvcj5SZWNrPC9BdXRob3I+PFllYXI+MjAxNjwvWWVhcj48UmVj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WNrPC9BdXRob3I+PFllYXI+MjAxNjwvWWVhcj48UmVj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  <w:tc>
          <w:tcPr>
            <w:tcW w:w="1977" w:type="dxa"/>
          </w:tcPr>
          <w:p w14:paraId="041AF5C6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4775EF">
              <w:t>NCT02142738</w:t>
            </w:r>
          </w:p>
        </w:tc>
        <w:tc>
          <w:tcPr>
            <w:tcW w:w="1811" w:type="dxa"/>
          </w:tcPr>
          <w:p w14:paraId="19534FD9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2C2B0409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  <w:r>
              <w:t>NSCLC</w:t>
            </w:r>
          </w:p>
        </w:tc>
        <w:tc>
          <w:tcPr>
            <w:tcW w:w="2543" w:type="dxa"/>
          </w:tcPr>
          <w:p w14:paraId="09469CB2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  <w:r w:rsidRPr="00476645">
              <w:t>J</w:t>
            </w:r>
            <w:r>
              <w:t xml:space="preserve">uly 10, </w:t>
            </w:r>
            <w:r w:rsidRPr="00476645">
              <w:t>2017</w:t>
            </w:r>
          </w:p>
        </w:tc>
      </w:tr>
      <w:tr w:rsidR="00C45C72" w:rsidRPr="00E23478" w14:paraId="1C9924EA" w14:textId="77777777" w:rsidTr="00E05A0C">
        <w:trPr>
          <w:trHeight w:val="323"/>
        </w:trPr>
        <w:tc>
          <w:tcPr>
            <w:tcW w:w="1796" w:type="dxa"/>
            <w:vMerge w:val="restart"/>
          </w:tcPr>
          <w:p w14:paraId="2155EF0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28 </w:t>
            </w:r>
            <w:r>
              <w:fldChar w:fldCharType="begin">
                <w:fldData xml:space="preserve">PEVuZE5vdGU+PENpdGU+PEF1dGhvcj5GcmVuZWw8L0F1dGhvcj48WWVhcj4yMDE3PC9ZZWFyPjxS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cmVuZWw8L0F1dGhvcj48WWVhcj4yMDE3PC9ZZWFyPjxS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3-15]</w:t>
            </w:r>
            <w:r>
              <w:fldChar w:fldCharType="end"/>
            </w:r>
          </w:p>
        </w:tc>
        <w:tc>
          <w:tcPr>
            <w:tcW w:w="1977" w:type="dxa"/>
            <w:vMerge w:val="restart"/>
          </w:tcPr>
          <w:p w14:paraId="78C0D31C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4775EF">
              <w:t>NCT02054806</w:t>
            </w:r>
          </w:p>
        </w:tc>
        <w:tc>
          <w:tcPr>
            <w:tcW w:w="1811" w:type="dxa"/>
            <w:vMerge w:val="restart"/>
          </w:tcPr>
          <w:p w14:paraId="186FD003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ubsequent line</w:t>
            </w:r>
          </w:p>
        </w:tc>
        <w:tc>
          <w:tcPr>
            <w:tcW w:w="1858" w:type="dxa"/>
          </w:tcPr>
          <w:p w14:paraId="148BB9DE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  <w:r>
              <w:t>Cervical</w:t>
            </w:r>
          </w:p>
        </w:tc>
        <w:tc>
          <w:tcPr>
            <w:tcW w:w="2543" w:type="dxa"/>
          </w:tcPr>
          <w:p w14:paraId="4F6624A8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  <w:r w:rsidRPr="004A08DA">
              <w:t>F</w:t>
            </w:r>
            <w:r>
              <w:t xml:space="preserve">ebruary 20, </w:t>
            </w:r>
            <w:r w:rsidRPr="004A08DA">
              <w:t>2017</w:t>
            </w:r>
          </w:p>
        </w:tc>
      </w:tr>
      <w:tr w:rsidR="00C45C72" w:rsidRPr="00E23478" w14:paraId="4FE04080" w14:textId="77777777" w:rsidTr="00E05A0C">
        <w:trPr>
          <w:trHeight w:val="323"/>
        </w:trPr>
        <w:tc>
          <w:tcPr>
            <w:tcW w:w="1796" w:type="dxa"/>
            <w:vMerge/>
          </w:tcPr>
          <w:p w14:paraId="3A29DD5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731DB64F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55E7F520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3EB3B35A" w14:textId="77777777" w:rsidR="00C45C72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Esophageal</w:t>
            </w:r>
            <w:proofErr w:type="spellEnd"/>
          </w:p>
        </w:tc>
        <w:tc>
          <w:tcPr>
            <w:tcW w:w="2543" w:type="dxa"/>
          </w:tcPr>
          <w:p w14:paraId="0EF45EA9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6E3055">
              <w:t>J</w:t>
            </w:r>
            <w:r>
              <w:t xml:space="preserve">anuary 31, </w:t>
            </w:r>
            <w:r w:rsidRPr="006E3055">
              <w:t>2018</w:t>
            </w:r>
          </w:p>
        </w:tc>
      </w:tr>
      <w:tr w:rsidR="00C45C72" w:rsidRPr="00E23478" w14:paraId="1844427E" w14:textId="77777777" w:rsidTr="00E05A0C">
        <w:trPr>
          <w:trHeight w:val="322"/>
        </w:trPr>
        <w:tc>
          <w:tcPr>
            <w:tcW w:w="1796" w:type="dxa"/>
            <w:vMerge/>
          </w:tcPr>
          <w:p w14:paraId="691756CC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3F69CA51" w14:textId="77777777" w:rsidR="00C45C72" w:rsidRPr="004775EF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58836914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4463146F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CLC</w:t>
            </w:r>
          </w:p>
        </w:tc>
        <w:tc>
          <w:tcPr>
            <w:tcW w:w="2543" w:type="dxa"/>
          </w:tcPr>
          <w:p w14:paraId="2813BCF1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D44DC4">
              <w:t>J</w:t>
            </w:r>
            <w:r>
              <w:t xml:space="preserve">uly 31, </w:t>
            </w:r>
            <w:r w:rsidRPr="00D44DC4">
              <w:t>2018</w:t>
            </w:r>
          </w:p>
        </w:tc>
      </w:tr>
      <w:tr w:rsidR="00C45C72" w:rsidRPr="00E23478" w14:paraId="6F39DB28" w14:textId="77777777" w:rsidTr="00E05A0C">
        <w:trPr>
          <w:trHeight w:val="250"/>
        </w:trPr>
        <w:tc>
          <w:tcPr>
            <w:tcW w:w="1796" w:type="dxa"/>
          </w:tcPr>
          <w:p w14:paraId="0DB7A68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40 </w:t>
            </w:r>
            <w:r>
              <w:fldChar w:fldCharType="begin">
                <w:fldData xml:space="preserve">PEVuZE5vdGU+PENpdGU+PEF1dGhvcj5Db2hlbjwvQXV0aG9yPjxZZWFyPjIwMTk8L1llYXI+PFJl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hlbjwvQXV0aG9yPjxZZWFyPjIwMTk8L1llYXI+PFJl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6]</w:t>
            </w:r>
            <w:r>
              <w:fldChar w:fldCharType="end"/>
            </w:r>
          </w:p>
        </w:tc>
        <w:tc>
          <w:tcPr>
            <w:tcW w:w="1977" w:type="dxa"/>
          </w:tcPr>
          <w:p w14:paraId="597D53B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1443DF">
              <w:t>NCT02252042</w:t>
            </w:r>
          </w:p>
        </w:tc>
        <w:tc>
          <w:tcPr>
            <w:tcW w:w="1811" w:type="dxa"/>
          </w:tcPr>
          <w:p w14:paraId="3800EA1F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ubsequent line</w:t>
            </w:r>
          </w:p>
        </w:tc>
        <w:tc>
          <w:tcPr>
            <w:tcW w:w="1858" w:type="dxa"/>
          </w:tcPr>
          <w:p w14:paraId="162276EA" w14:textId="77777777" w:rsidR="00C45C72" w:rsidRPr="001443DF" w:rsidRDefault="00C45C72" w:rsidP="00E05A0C">
            <w:pPr>
              <w:spacing w:beforeLines="60" w:before="144" w:afterLines="60" w:after="144" w:line="360" w:lineRule="auto"/>
            </w:pPr>
            <w:r>
              <w:t>HNSCC</w:t>
            </w:r>
          </w:p>
        </w:tc>
        <w:tc>
          <w:tcPr>
            <w:tcW w:w="2543" w:type="dxa"/>
          </w:tcPr>
          <w:p w14:paraId="4338A5B5" w14:textId="77777777" w:rsidR="00C45C72" w:rsidRPr="001443DF" w:rsidRDefault="00C45C72" w:rsidP="00E05A0C">
            <w:pPr>
              <w:spacing w:beforeLines="60" w:before="144" w:afterLines="60" w:after="144" w:line="360" w:lineRule="auto"/>
            </w:pPr>
            <w:r w:rsidRPr="00B663E1">
              <w:t>M</w:t>
            </w:r>
            <w:r>
              <w:t xml:space="preserve">ay 15, </w:t>
            </w:r>
            <w:r w:rsidRPr="00B663E1">
              <w:t>2017</w:t>
            </w:r>
          </w:p>
        </w:tc>
      </w:tr>
      <w:tr w:rsidR="00C45C72" w:rsidRPr="00E23478" w14:paraId="0D5BD146" w14:textId="77777777" w:rsidTr="00E05A0C">
        <w:trPr>
          <w:trHeight w:val="250"/>
        </w:trPr>
        <w:tc>
          <w:tcPr>
            <w:tcW w:w="1796" w:type="dxa"/>
          </w:tcPr>
          <w:p w14:paraId="1999758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42 </w:t>
            </w:r>
            <w:r>
              <w:fldChar w:fldCharType="begin">
                <w:fldData xml:space="preserve">PEVuZE5vdGU+PENpdGU+PEF1dGhvcj5Nb2s8L0F1dGhvcj48WWVhcj4yMDE5PC9ZZWFyPjxSZWNO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s8L0F1dGhvcj48WWVhcj4yMDE5PC9ZZWFyPjxSZWNO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7]</w:t>
            </w:r>
            <w:r>
              <w:fldChar w:fldCharType="end"/>
            </w:r>
          </w:p>
        </w:tc>
        <w:tc>
          <w:tcPr>
            <w:tcW w:w="1977" w:type="dxa"/>
          </w:tcPr>
          <w:p w14:paraId="2F3EC0B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FB1B39">
              <w:t>NCT02220894</w:t>
            </w:r>
          </w:p>
        </w:tc>
        <w:tc>
          <w:tcPr>
            <w:tcW w:w="1811" w:type="dxa"/>
          </w:tcPr>
          <w:p w14:paraId="157506CD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4592AEC7" w14:textId="77777777" w:rsidR="00C45C72" w:rsidRPr="00FB1B39" w:rsidRDefault="00C45C72" w:rsidP="00E05A0C">
            <w:pPr>
              <w:spacing w:beforeLines="60" w:before="144" w:afterLines="60" w:after="144" w:line="360" w:lineRule="auto"/>
            </w:pPr>
            <w:r>
              <w:t>NSCLC</w:t>
            </w:r>
          </w:p>
        </w:tc>
        <w:tc>
          <w:tcPr>
            <w:tcW w:w="2543" w:type="dxa"/>
          </w:tcPr>
          <w:p w14:paraId="2747ED00" w14:textId="77777777" w:rsidR="00C45C72" w:rsidRPr="00FB1B39" w:rsidRDefault="00C45C72" w:rsidP="00E05A0C">
            <w:pPr>
              <w:spacing w:beforeLines="60" w:before="144" w:afterLines="60" w:after="144" w:line="360" w:lineRule="auto"/>
            </w:pPr>
            <w:r w:rsidRPr="009E76C8">
              <w:t>S</w:t>
            </w:r>
            <w:r>
              <w:t xml:space="preserve">eptember 4, </w:t>
            </w:r>
            <w:r w:rsidRPr="009E76C8">
              <w:t>2018</w:t>
            </w:r>
          </w:p>
        </w:tc>
      </w:tr>
      <w:tr w:rsidR="00C45C72" w:rsidRPr="00E23478" w14:paraId="487F2A0B" w14:textId="77777777" w:rsidTr="00E05A0C">
        <w:trPr>
          <w:trHeight w:val="250"/>
        </w:trPr>
        <w:tc>
          <w:tcPr>
            <w:tcW w:w="1796" w:type="dxa"/>
          </w:tcPr>
          <w:p w14:paraId="16782DB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45 </w:t>
            </w:r>
            <w:r>
              <w:fldChar w:fldCharType="begin">
                <w:fldData xml:space="preserve">PEVuZE5vdGU+PENpdGU+PEF1dGhvcj5GcmFkZXQ8L0F1dGhvcj48WWVhcj4yMDE5PC9ZZWFyPjxS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cmFkZXQ8L0F1dGhvcj48WWVhcj4yMDE5PC9ZZWFyPjxS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8]</w:t>
            </w:r>
            <w:r>
              <w:fldChar w:fldCharType="end"/>
            </w:r>
          </w:p>
        </w:tc>
        <w:tc>
          <w:tcPr>
            <w:tcW w:w="1977" w:type="dxa"/>
          </w:tcPr>
          <w:p w14:paraId="1B7EA3A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FB1B39">
              <w:t>NCT02256436</w:t>
            </w:r>
          </w:p>
        </w:tc>
        <w:tc>
          <w:tcPr>
            <w:tcW w:w="1811" w:type="dxa"/>
          </w:tcPr>
          <w:p w14:paraId="645996F5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494B77">
              <w:t>Subsequent</w:t>
            </w:r>
            <w:r>
              <w:t xml:space="preserve"> </w:t>
            </w:r>
            <w:r w:rsidRPr="00494B77">
              <w:t>line</w:t>
            </w:r>
          </w:p>
        </w:tc>
        <w:tc>
          <w:tcPr>
            <w:tcW w:w="1858" w:type="dxa"/>
          </w:tcPr>
          <w:p w14:paraId="5C012BEA" w14:textId="77777777" w:rsidR="00C45C72" w:rsidRPr="00FB1B39" w:rsidRDefault="00C45C72" w:rsidP="00E05A0C">
            <w:pPr>
              <w:spacing w:beforeLines="60" w:before="144" w:afterLines="60" w:after="144" w:line="360" w:lineRule="auto"/>
            </w:pPr>
            <w:r>
              <w:t>Bladder</w:t>
            </w:r>
          </w:p>
        </w:tc>
        <w:tc>
          <w:tcPr>
            <w:tcW w:w="2543" w:type="dxa"/>
          </w:tcPr>
          <w:p w14:paraId="33FE93F7" w14:textId="77777777" w:rsidR="00C45C72" w:rsidRPr="00FB1B39" w:rsidRDefault="00C45C72" w:rsidP="00E05A0C">
            <w:pPr>
              <w:spacing w:beforeLines="60" w:before="144" w:afterLines="60" w:after="144" w:line="360" w:lineRule="auto"/>
            </w:pPr>
            <w:r w:rsidRPr="003223A8">
              <w:t>O</w:t>
            </w:r>
            <w:r>
              <w:t xml:space="preserve">ctober 26, </w:t>
            </w:r>
            <w:r w:rsidRPr="003223A8">
              <w:t>2017</w:t>
            </w:r>
          </w:p>
        </w:tc>
      </w:tr>
      <w:tr w:rsidR="00C45C72" w:rsidRPr="00E23478" w14:paraId="6D2283B2" w14:textId="77777777" w:rsidTr="00E05A0C">
        <w:trPr>
          <w:trHeight w:val="250"/>
        </w:trPr>
        <w:tc>
          <w:tcPr>
            <w:tcW w:w="1796" w:type="dxa"/>
          </w:tcPr>
          <w:p w14:paraId="517CD47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48 </w:t>
            </w:r>
            <w:r>
              <w:fldChar w:fldCharType="begin"/>
            </w:r>
            <w:r>
              <w:instrText xml:space="preserve"> ADDIN EN.CITE &lt;EndNote&gt;&lt;Cite&gt;&lt;Author&gt;Burtness&lt;/Author&gt;&lt;Year&gt;2019&lt;/Year&gt;&lt;RecNum&gt;12194&lt;/RecNum&gt;&lt;IDText&gt;Y92403&lt;/IDText&gt;&lt;DisplayText&gt;[19]&lt;/DisplayText&gt;&lt;record&gt;&lt;rec-number&gt;12194&lt;/rec-number&gt;&lt;foreign-keys&gt;&lt;key app="EN" db-id="zszwxxa5swft5seetv1v25265a0ev09xs50t" timestamp="1671371506" guid="4bb34281-b1fd-480a-9126-c1f21efd0ab2"&gt;12194&lt;/key&gt;&lt;/foreign-keys&gt;&lt;ref-type name="Journal Article"&gt;17&lt;/ref-type&gt;&lt;contributors&gt;&lt;authors&gt;&lt;author&gt;Burtness, B.&lt;/author&gt;&lt;author&gt;Harrington, K. J.&lt;/author&gt;&lt;author&gt;Greil, R.&lt;/author&gt;&lt;author&gt;Soulières, D.&lt;/author&gt;&lt;author&gt;Tahara, M.&lt;/author&gt;&lt;author&gt;de Castro, G.&lt;/author&gt;&lt;author&gt;Psyrri, A.&lt;/author&gt;&lt;author&gt;Basté, N.&lt;/author&gt;&lt;author&gt;Neupane, P.&lt;/author&gt;&lt;author&gt;Bratland, Å.&lt;/author&gt;&lt;author&gt;Fuereder, T.&lt;/author&gt;&lt;author&gt;Hughes, B.G. M.&lt;/author&gt;&lt;author&gt;Mesía, R.&lt;/author&gt;&lt;author&gt;Ngamphaiboon, N.&lt;/author&gt;&lt;author&gt;Rordorf, T.&lt;/author&gt;&lt;author&gt;Wan Ishak, Wan Z.&lt;/author&gt;&lt;author&gt;Hong, Ruey-L.&lt;/author&gt;&lt;author&gt;González Mendoza, R.&lt;/author&gt;&lt;author&gt;Roy, A.&lt;/author&gt;&lt;author&gt;Zhang, Y.&lt;/author&gt;&lt;author&gt;Gumuscu, B.&lt;/author&gt;&lt;author&gt;Cheng, J. D.&lt;/author&gt;&lt;author&gt;Jin, F.&lt;/author&gt;&lt;author&gt;Rischin, D. &lt;/author&gt;&lt;/authors&gt;&lt;/contributors&gt;&lt;titles&gt;&lt;title&gt;Pembrolizumab alone or with chemotherapy versus cetuximab with chemotherapy for recurrent or metastatic squamous cell carcinoma of the head and neck (KEYNOTE-048): a randomised, open-label, phase 3 study&lt;/title&gt;&lt;secondary-title&gt;Lancet&lt;/secondary-title&gt;&lt;/titles&gt;&lt;periodical&gt;&lt;full-title&gt;Lancet&lt;/full-title&gt;&lt;/periodical&gt;&lt;pages&gt;1915-1928&lt;/pages&gt;&lt;volume&gt;394&lt;/volume&gt;&lt;number&gt;10212&lt;/number&gt;&lt;dates&gt;&lt;year&gt;2019&lt;/year&gt;&lt;pub-dates&gt;&lt;date&gt;2019/11/01/&lt;/date&gt;&lt;/pub-dates&gt;&lt;/dates&gt;&lt;isbn&gt;0140-6736&lt;/isbn&gt;&lt;label&gt;Y92403&lt;/label&gt;&lt;urls&gt;&lt;related-urls&gt;&lt;url&gt;http://www.sciencedirect.com/science/article/pii/S0140673619325917&lt;/url&gt;&lt;/related-urls&gt;&lt;/urls&gt;&lt;electronic-resource-num&gt;https://doi.org/10.1016/S0140-6736(19)32591-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9]</w:t>
            </w:r>
            <w:r>
              <w:fldChar w:fldCharType="end"/>
            </w:r>
          </w:p>
        </w:tc>
        <w:tc>
          <w:tcPr>
            <w:tcW w:w="1977" w:type="dxa"/>
          </w:tcPr>
          <w:p w14:paraId="3CF0C036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0D3056">
              <w:t>NCT0235803</w:t>
            </w:r>
            <w:r>
              <w:t>1</w:t>
            </w:r>
          </w:p>
        </w:tc>
        <w:tc>
          <w:tcPr>
            <w:tcW w:w="1811" w:type="dxa"/>
          </w:tcPr>
          <w:p w14:paraId="7B0ABAAB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494B77">
              <w:t>Subsequent</w:t>
            </w:r>
            <w:r>
              <w:t xml:space="preserve"> </w:t>
            </w:r>
            <w:r w:rsidRPr="00494B77">
              <w:t>line</w:t>
            </w:r>
          </w:p>
        </w:tc>
        <w:tc>
          <w:tcPr>
            <w:tcW w:w="1858" w:type="dxa"/>
          </w:tcPr>
          <w:p w14:paraId="65A83744" w14:textId="77777777" w:rsidR="00C45C72" w:rsidRPr="000D3056" w:rsidRDefault="00C45C72" w:rsidP="00E05A0C">
            <w:pPr>
              <w:spacing w:beforeLines="60" w:before="144" w:afterLines="60" w:after="144" w:line="360" w:lineRule="auto"/>
            </w:pPr>
            <w:r>
              <w:t>HNSCC</w:t>
            </w:r>
          </w:p>
        </w:tc>
        <w:tc>
          <w:tcPr>
            <w:tcW w:w="2543" w:type="dxa"/>
          </w:tcPr>
          <w:p w14:paraId="015D235E" w14:textId="77777777" w:rsidR="00C45C72" w:rsidRPr="000D3056" w:rsidRDefault="00C45C72" w:rsidP="00E05A0C">
            <w:pPr>
              <w:spacing w:beforeLines="60" w:before="144" w:afterLines="60" w:after="144" w:line="360" w:lineRule="auto"/>
            </w:pPr>
            <w:r w:rsidRPr="004922BF">
              <w:t>F</w:t>
            </w:r>
            <w:r>
              <w:t xml:space="preserve">ebruary 25, </w:t>
            </w:r>
            <w:r w:rsidRPr="004922BF">
              <w:t>2019</w:t>
            </w:r>
          </w:p>
        </w:tc>
      </w:tr>
      <w:tr w:rsidR="00C45C72" w:rsidRPr="00E23478" w14:paraId="698BA444" w14:textId="77777777" w:rsidTr="00E05A0C">
        <w:trPr>
          <w:trHeight w:val="250"/>
        </w:trPr>
        <w:tc>
          <w:tcPr>
            <w:tcW w:w="1796" w:type="dxa"/>
          </w:tcPr>
          <w:p w14:paraId="6023267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52 </w:t>
            </w:r>
            <w:r>
              <w:fldChar w:fldCharType="begin">
                <w:fldData xml:space="preserve">PEVuZE5vdGU+PENpdGU+PEF1dGhvcj5WdWt5PC9BdXRob3I+PFllYXI+MjAyMDwvWWVhcj48UmVj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dWt5PC9BdXRob3I+PFllYXI+MjAyMDwvWWVhcj48UmVj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0]</w:t>
            </w:r>
            <w:r>
              <w:fldChar w:fldCharType="end"/>
            </w:r>
          </w:p>
        </w:tc>
        <w:tc>
          <w:tcPr>
            <w:tcW w:w="1977" w:type="dxa"/>
          </w:tcPr>
          <w:p w14:paraId="3F88ABA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0D3056">
              <w:t>NCT02335424</w:t>
            </w:r>
          </w:p>
        </w:tc>
        <w:tc>
          <w:tcPr>
            <w:tcW w:w="1811" w:type="dxa"/>
          </w:tcPr>
          <w:p w14:paraId="792D22FD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53A44C81" w14:textId="77777777" w:rsidR="00C45C72" w:rsidRPr="000D3056" w:rsidRDefault="00C45C72" w:rsidP="00E05A0C">
            <w:pPr>
              <w:spacing w:beforeLines="60" w:before="144" w:afterLines="60" w:after="144" w:line="360" w:lineRule="auto"/>
            </w:pPr>
            <w:r>
              <w:t>Bladder</w:t>
            </w:r>
          </w:p>
        </w:tc>
        <w:tc>
          <w:tcPr>
            <w:tcW w:w="2543" w:type="dxa"/>
          </w:tcPr>
          <w:p w14:paraId="6117CFCC" w14:textId="77777777" w:rsidR="00C45C72" w:rsidRPr="000D3056" w:rsidRDefault="00C45C72" w:rsidP="00E05A0C">
            <w:pPr>
              <w:spacing w:beforeLines="60" w:before="144" w:afterLines="60" w:after="144" w:line="360" w:lineRule="auto"/>
            </w:pPr>
            <w:r w:rsidRPr="003223A8">
              <w:t>S</w:t>
            </w:r>
            <w:r>
              <w:t xml:space="preserve">eptember 26, </w:t>
            </w:r>
            <w:r w:rsidRPr="003223A8">
              <w:t>2018</w:t>
            </w:r>
          </w:p>
        </w:tc>
      </w:tr>
      <w:tr w:rsidR="00C45C72" w:rsidRPr="00E23478" w14:paraId="469B4904" w14:textId="77777777" w:rsidTr="00E05A0C">
        <w:trPr>
          <w:trHeight w:val="250"/>
        </w:trPr>
        <w:tc>
          <w:tcPr>
            <w:tcW w:w="1796" w:type="dxa"/>
          </w:tcPr>
          <w:p w14:paraId="2D29B8C5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55 </w:t>
            </w:r>
            <w:r>
              <w:fldChar w:fldCharType="begin">
                <w:fldData xml:space="preserve">PEVuZE5vdGU+PENpdGU+PEF1dGhvcj5CYXVtbDwvQXV0aG9yPjxZZWFyPjIwMTc8L1llYXI+PFJl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VtbDwvQXV0aG9yPjxZZWFyPjIwMTc8L1llYXI+PFJl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]</w:t>
            </w:r>
            <w:r>
              <w:fldChar w:fldCharType="end"/>
            </w:r>
          </w:p>
        </w:tc>
        <w:tc>
          <w:tcPr>
            <w:tcW w:w="1977" w:type="dxa"/>
          </w:tcPr>
          <w:p w14:paraId="34A21EE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EC3448">
              <w:t>NCT02255097</w:t>
            </w:r>
          </w:p>
        </w:tc>
        <w:tc>
          <w:tcPr>
            <w:tcW w:w="1811" w:type="dxa"/>
          </w:tcPr>
          <w:p w14:paraId="4A886CBE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61EF7">
              <w:t>Subsequent</w:t>
            </w:r>
            <w:r>
              <w:t xml:space="preserve"> </w:t>
            </w:r>
            <w:r w:rsidRPr="00361EF7">
              <w:t>line</w:t>
            </w:r>
          </w:p>
        </w:tc>
        <w:tc>
          <w:tcPr>
            <w:tcW w:w="1858" w:type="dxa"/>
          </w:tcPr>
          <w:p w14:paraId="6EC09348" w14:textId="77777777" w:rsidR="00C45C72" w:rsidRPr="00EC3448" w:rsidRDefault="00C45C72" w:rsidP="00E05A0C">
            <w:pPr>
              <w:spacing w:beforeLines="60" w:before="144" w:afterLines="60" w:after="144" w:line="360" w:lineRule="auto"/>
            </w:pPr>
            <w:r>
              <w:t>HNSCC</w:t>
            </w:r>
          </w:p>
        </w:tc>
        <w:tc>
          <w:tcPr>
            <w:tcW w:w="2543" w:type="dxa"/>
          </w:tcPr>
          <w:p w14:paraId="6CDF1E53" w14:textId="77777777" w:rsidR="00C45C72" w:rsidRPr="00EC3448" w:rsidRDefault="00C45C72" w:rsidP="00E05A0C">
            <w:pPr>
              <w:spacing w:beforeLines="60" w:before="144" w:afterLines="60" w:after="144" w:line="360" w:lineRule="auto"/>
            </w:pPr>
            <w:r w:rsidRPr="004922BF">
              <w:t>A</w:t>
            </w:r>
            <w:r>
              <w:t xml:space="preserve">pril 22, </w:t>
            </w:r>
            <w:r w:rsidRPr="004922BF">
              <w:t>2016</w:t>
            </w:r>
          </w:p>
        </w:tc>
      </w:tr>
      <w:tr w:rsidR="00C45C72" w:rsidRPr="00E23478" w14:paraId="4AAE7870" w14:textId="77777777" w:rsidTr="00E05A0C">
        <w:trPr>
          <w:trHeight w:val="250"/>
        </w:trPr>
        <w:tc>
          <w:tcPr>
            <w:tcW w:w="1796" w:type="dxa"/>
          </w:tcPr>
          <w:p w14:paraId="4E4D09D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57 </w:t>
            </w:r>
            <w:r>
              <w:fldChar w:fldCharType="begin">
                <w:fldData xml:space="preserve">PEVuZE5vdGU+PENpdGU+PEF1dGhvcj5CYWxhcjwvQXV0aG9yPjxZZWFyPjIwMjE8L1llYXI+PFJl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xhcjwvQXV0aG9yPjxZZWFyPjIwMjE8L1llYXI+PFJl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2]</w:t>
            </w:r>
            <w:r>
              <w:fldChar w:fldCharType="end"/>
            </w:r>
          </w:p>
        </w:tc>
        <w:tc>
          <w:tcPr>
            <w:tcW w:w="1977" w:type="dxa"/>
          </w:tcPr>
          <w:p w14:paraId="7C7EC8A7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F10C1">
              <w:t>NCT02625961</w:t>
            </w:r>
          </w:p>
        </w:tc>
        <w:tc>
          <w:tcPr>
            <w:tcW w:w="1811" w:type="dxa"/>
          </w:tcPr>
          <w:p w14:paraId="26E4A92D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61EF7">
              <w:t>Subsequent</w:t>
            </w:r>
            <w:r>
              <w:t xml:space="preserve"> </w:t>
            </w:r>
            <w:r w:rsidRPr="00361EF7">
              <w:t>line</w:t>
            </w:r>
          </w:p>
        </w:tc>
        <w:tc>
          <w:tcPr>
            <w:tcW w:w="1858" w:type="dxa"/>
          </w:tcPr>
          <w:p w14:paraId="2D3AFC97" w14:textId="77777777" w:rsidR="00C45C72" w:rsidRPr="008F10C1" w:rsidRDefault="00C45C72" w:rsidP="00E05A0C">
            <w:pPr>
              <w:spacing w:beforeLines="60" w:before="144" w:afterLines="60" w:after="144" w:line="360" w:lineRule="auto"/>
            </w:pPr>
            <w:r>
              <w:t>Bladder</w:t>
            </w:r>
          </w:p>
        </w:tc>
        <w:tc>
          <w:tcPr>
            <w:tcW w:w="2543" w:type="dxa"/>
          </w:tcPr>
          <w:p w14:paraId="4AF8ED25" w14:textId="77777777" w:rsidR="00C45C72" w:rsidRPr="008F10C1" w:rsidRDefault="00C45C72" w:rsidP="00E05A0C">
            <w:pPr>
              <w:spacing w:beforeLines="60" w:before="144" w:afterLines="60" w:after="144" w:line="360" w:lineRule="auto"/>
            </w:pPr>
            <w:r w:rsidRPr="003223A8">
              <w:t>M</w:t>
            </w:r>
            <w:r>
              <w:t xml:space="preserve">ay 24, </w:t>
            </w:r>
            <w:r w:rsidRPr="003223A8">
              <w:t>2019</w:t>
            </w:r>
          </w:p>
        </w:tc>
      </w:tr>
      <w:tr w:rsidR="00C45C72" w:rsidRPr="00E23478" w14:paraId="388D513B" w14:textId="77777777" w:rsidTr="00E05A0C">
        <w:trPr>
          <w:trHeight w:val="250"/>
        </w:trPr>
        <w:tc>
          <w:tcPr>
            <w:tcW w:w="1796" w:type="dxa"/>
          </w:tcPr>
          <w:p w14:paraId="224F2BE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59 </w:t>
            </w:r>
            <w:r>
              <w:fldChar w:fldCharType="begin">
                <w:fldData xml:space="preserve">PEVuZE5vdGU+PENpdGU+PEF1dGhvcj5GdWNoczwvQXV0aG9yPjxZZWFyPjIwMTg8L1llYXI+PFJl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WNoczwvQXV0aG9yPjxZZWFyPjIwMTg8L1llYXI+PFJl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3]</w:t>
            </w:r>
            <w:r>
              <w:fldChar w:fldCharType="end"/>
            </w:r>
          </w:p>
        </w:tc>
        <w:tc>
          <w:tcPr>
            <w:tcW w:w="1977" w:type="dxa"/>
          </w:tcPr>
          <w:p w14:paraId="525497E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F10C1">
              <w:t>NCT02335411</w:t>
            </w:r>
          </w:p>
        </w:tc>
        <w:tc>
          <w:tcPr>
            <w:tcW w:w="1811" w:type="dxa"/>
          </w:tcPr>
          <w:p w14:paraId="12558332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61EF7">
              <w:t>Subsequent</w:t>
            </w:r>
            <w:r>
              <w:t xml:space="preserve"> </w:t>
            </w:r>
            <w:r w:rsidRPr="00361EF7">
              <w:t>line</w:t>
            </w:r>
          </w:p>
        </w:tc>
        <w:tc>
          <w:tcPr>
            <w:tcW w:w="1858" w:type="dxa"/>
          </w:tcPr>
          <w:p w14:paraId="7596C0B2" w14:textId="77777777" w:rsidR="00C45C72" w:rsidRPr="008F10C1" w:rsidRDefault="00C45C72" w:rsidP="00E05A0C">
            <w:pPr>
              <w:spacing w:beforeLines="60" w:before="144" w:afterLines="60" w:after="144" w:line="360" w:lineRule="auto"/>
            </w:pPr>
            <w:r>
              <w:t>Gastric</w:t>
            </w:r>
          </w:p>
        </w:tc>
        <w:tc>
          <w:tcPr>
            <w:tcW w:w="2543" w:type="dxa"/>
          </w:tcPr>
          <w:p w14:paraId="336B5AF6" w14:textId="77777777" w:rsidR="00C45C72" w:rsidRPr="008F10C1" w:rsidRDefault="00C45C72" w:rsidP="00E05A0C">
            <w:pPr>
              <w:spacing w:beforeLines="60" w:before="144" w:afterLines="60" w:after="144" w:line="360" w:lineRule="auto"/>
            </w:pPr>
            <w:r w:rsidRPr="006D5140">
              <w:t>A</w:t>
            </w:r>
            <w:r>
              <w:t xml:space="preserve">ugust 8, </w:t>
            </w:r>
            <w:r w:rsidRPr="006D5140">
              <w:t>2018</w:t>
            </w:r>
          </w:p>
        </w:tc>
      </w:tr>
      <w:tr w:rsidR="00C45C72" w:rsidRPr="00E23478" w14:paraId="21B90CDE" w14:textId="77777777" w:rsidTr="00E05A0C">
        <w:trPr>
          <w:trHeight w:val="250"/>
        </w:trPr>
        <w:tc>
          <w:tcPr>
            <w:tcW w:w="1796" w:type="dxa"/>
          </w:tcPr>
          <w:p w14:paraId="2072115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61 </w:t>
            </w:r>
            <w:r>
              <w:fldChar w:fldCharType="begin">
                <w:fldData xml:space="preserve">PEVuZE5vdGU+PENpdGU+PEF1dGhvcj5TaGl0YXJhPC9BdXRob3I+PFllYXI+MjAxODwvWWVhcj48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0YXJhPC9BdXRob3I+PFllYXI+MjAxODwvWWVhcj48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4]</w:t>
            </w:r>
            <w:r>
              <w:fldChar w:fldCharType="end"/>
            </w:r>
          </w:p>
        </w:tc>
        <w:tc>
          <w:tcPr>
            <w:tcW w:w="1977" w:type="dxa"/>
          </w:tcPr>
          <w:p w14:paraId="530EEB7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409AE">
              <w:t>NCT02370498</w:t>
            </w:r>
          </w:p>
        </w:tc>
        <w:tc>
          <w:tcPr>
            <w:tcW w:w="1811" w:type="dxa"/>
          </w:tcPr>
          <w:p w14:paraId="7E6C70BF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61EF7">
              <w:t>Subsequent</w:t>
            </w:r>
            <w:r>
              <w:t xml:space="preserve"> </w:t>
            </w:r>
            <w:r w:rsidRPr="00361EF7">
              <w:t>line</w:t>
            </w:r>
          </w:p>
        </w:tc>
        <w:tc>
          <w:tcPr>
            <w:tcW w:w="1858" w:type="dxa"/>
          </w:tcPr>
          <w:p w14:paraId="212E4FE4" w14:textId="77777777" w:rsidR="00C45C72" w:rsidRPr="008409AE" w:rsidRDefault="00C45C72" w:rsidP="00E05A0C">
            <w:pPr>
              <w:spacing w:beforeLines="60" w:before="144" w:afterLines="60" w:after="144" w:line="360" w:lineRule="auto"/>
            </w:pPr>
            <w:r>
              <w:t>Gastric</w:t>
            </w:r>
          </w:p>
        </w:tc>
        <w:tc>
          <w:tcPr>
            <w:tcW w:w="2543" w:type="dxa"/>
          </w:tcPr>
          <w:p w14:paraId="08BBA517" w14:textId="77777777" w:rsidR="00C45C72" w:rsidRPr="008409AE" w:rsidRDefault="00C45C72" w:rsidP="00E05A0C">
            <w:pPr>
              <w:spacing w:beforeLines="60" w:before="144" w:afterLines="60" w:after="144" w:line="360" w:lineRule="auto"/>
            </w:pPr>
            <w:r w:rsidRPr="006D5140">
              <w:t>O</w:t>
            </w:r>
            <w:r>
              <w:t xml:space="preserve">ctober 26, </w:t>
            </w:r>
            <w:r w:rsidRPr="006D5140">
              <w:t>2017</w:t>
            </w:r>
          </w:p>
        </w:tc>
      </w:tr>
      <w:tr w:rsidR="00C45C72" w:rsidRPr="00E23478" w14:paraId="00547E95" w14:textId="77777777" w:rsidTr="00E05A0C">
        <w:trPr>
          <w:trHeight w:val="250"/>
        </w:trPr>
        <w:tc>
          <w:tcPr>
            <w:tcW w:w="1796" w:type="dxa"/>
          </w:tcPr>
          <w:p w14:paraId="532F6C4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62 </w:t>
            </w:r>
            <w:r>
              <w:fldChar w:fldCharType="begin">
                <w:fldData xml:space="preserve">PEVuZE5vdGU+PENpdGU+PEF1dGhvcj5TaGl0YXJhPC9BdXRob3I+PFllYXI+MjAyMDwvWWVhcj48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0YXJhPC9BdXRob3I+PFllYXI+MjAyMDwvWWVhcj48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5]</w:t>
            </w:r>
            <w:r>
              <w:fldChar w:fldCharType="end"/>
            </w:r>
          </w:p>
        </w:tc>
        <w:tc>
          <w:tcPr>
            <w:tcW w:w="1977" w:type="dxa"/>
          </w:tcPr>
          <w:p w14:paraId="5D58B7A7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8409AE">
              <w:t>NCT02494583</w:t>
            </w:r>
          </w:p>
        </w:tc>
        <w:tc>
          <w:tcPr>
            <w:tcW w:w="1811" w:type="dxa"/>
          </w:tcPr>
          <w:p w14:paraId="2F8A6ACB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6C2FC183" w14:textId="77777777" w:rsidR="00C45C72" w:rsidRPr="008409AE" w:rsidRDefault="00C45C72" w:rsidP="00E05A0C">
            <w:pPr>
              <w:spacing w:beforeLines="60" w:before="144" w:afterLines="60" w:after="144" w:line="360" w:lineRule="auto"/>
            </w:pPr>
            <w:r>
              <w:t>Gastric</w:t>
            </w:r>
          </w:p>
        </w:tc>
        <w:tc>
          <w:tcPr>
            <w:tcW w:w="2543" w:type="dxa"/>
          </w:tcPr>
          <w:p w14:paraId="7F1FC1A3" w14:textId="77777777" w:rsidR="00C45C72" w:rsidRPr="008409AE" w:rsidRDefault="00C45C72" w:rsidP="00E05A0C">
            <w:pPr>
              <w:spacing w:beforeLines="60" w:before="144" w:afterLines="60" w:after="144" w:line="360" w:lineRule="auto"/>
            </w:pPr>
            <w:r w:rsidRPr="0010322A">
              <w:t>M</w:t>
            </w:r>
            <w:r>
              <w:t xml:space="preserve">arch 26, </w:t>
            </w:r>
            <w:r w:rsidRPr="0010322A">
              <w:t>2019</w:t>
            </w:r>
          </w:p>
        </w:tc>
      </w:tr>
      <w:tr w:rsidR="00C45C72" w:rsidRPr="00E23478" w14:paraId="5CF64E20" w14:textId="77777777" w:rsidTr="00E05A0C">
        <w:trPr>
          <w:trHeight w:val="1535"/>
        </w:trPr>
        <w:tc>
          <w:tcPr>
            <w:tcW w:w="1796" w:type="dxa"/>
          </w:tcPr>
          <w:p w14:paraId="4488D10D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087 </w:t>
            </w:r>
            <w:r>
              <w:fldChar w:fldCharType="begin">
                <w:fldData xml:space="preserve">PEVuZE5vdGU+PENpdGU+PEF1dGhvcj5DaGVuPC9BdXRob3I+PFllYXI+MjAxOTwvWWVhcj48UmVj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OTwvWWVhcj48UmVj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6]</w:t>
            </w:r>
            <w:r>
              <w:fldChar w:fldCharType="end"/>
            </w:r>
          </w:p>
        </w:tc>
        <w:tc>
          <w:tcPr>
            <w:tcW w:w="1977" w:type="dxa"/>
          </w:tcPr>
          <w:p w14:paraId="4FC8BF0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9C3FBD">
              <w:t>NCT02453594</w:t>
            </w:r>
          </w:p>
        </w:tc>
        <w:tc>
          <w:tcPr>
            <w:tcW w:w="1811" w:type="dxa"/>
          </w:tcPr>
          <w:p w14:paraId="63557FEE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CE65D8">
              <w:t>Subsequent</w:t>
            </w:r>
            <w:r>
              <w:t xml:space="preserve"> </w:t>
            </w:r>
            <w:r w:rsidRPr="00CE65D8">
              <w:t>line</w:t>
            </w:r>
          </w:p>
        </w:tc>
        <w:tc>
          <w:tcPr>
            <w:tcW w:w="1858" w:type="dxa"/>
          </w:tcPr>
          <w:p w14:paraId="6219A81F" w14:textId="77777777" w:rsidR="00C45C72" w:rsidRPr="009C3FBD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cHL</w:t>
            </w:r>
            <w:proofErr w:type="spellEnd"/>
          </w:p>
        </w:tc>
        <w:tc>
          <w:tcPr>
            <w:tcW w:w="2543" w:type="dxa"/>
          </w:tcPr>
          <w:p w14:paraId="0D53A53A" w14:textId="77777777" w:rsidR="00C45C72" w:rsidRPr="009C3FBD" w:rsidRDefault="00C45C72" w:rsidP="00E05A0C">
            <w:pPr>
              <w:spacing w:beforeLines="60" w:before="144" w:afterLines="60" w:after="144" w:line="360" w:lineRule="auto"/>
            </w:pPr>
            <w:r w:rsidRPr="006C4778">
              <w:t>M</w:t>
            </w:r>
            <w:r>
              <w:t xml:space="preserve">arch 15, </w:t>
            </w:r>
            <w:r w:rsidRPr="006C4778">
              <w:t>2021</w:t>
            </w:r>
          </w:p>
        </w:tc>
      </w:tr>
      <w:tr w:rsidR="00C45C72" w:rsidRPr="00E23478" w14:paraId="54B17408" w14:textId="77777777" w:rsidTr="00E05A0C">
        <w:trPr>
          <w:trHeight w:val="323"/>
        </w:trPr>
        <w:tc>
          <w:tcPr>
            <w:tcW w:w="1796" w:type="dxa"/>
            <w:vMerge w:val="restart"/>
          </w:tcPr>
          <w:p w14:paraId="70201A55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lastRenderedPageBreak/>
              <w:t xml:space="preserve">KEYNOTE-158 </w:t>
            </w:r>
            <w:r>
              <w:fldChar w:fldCharType="begin">
                <w:fldData xml:space="preserve">PEVuZE5vdGU+PENpdGU+PEF1dGhvcj5NYXJhYmVsbGU8L0F1dGhvcj48WWVhcj4yMDIwPC9ZZWFy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JhYmVsbGU8L0F1dGhvcj48WWVhcj4yMDIwPC9ZZWFy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7, 28]</w:t>
            </w:r>
            <w:r>
              <w:fldChar w:fldCharType="end"/>
            </w:r>
          </w:p>
        </w:tc>
        <w:tc>
          <w:tcPr>
            <w:tcW w:w="1977" w:type="dxa"/>
            <w:vMerge w:val="restart"/>
          </w:tcPr>
          <w:p w14:paraId="1A9F209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A30C59">
              <w:t>NCT02628067</w:t>
            </w:r>
          </w:p>
        </w:tc>
        <w:tc>
          <w:tcPr>
            <w:tcW w:w="1811" w:type="dxa"/>
            <w:vMerge w:val="restart"/>
          </w:tcPr>
          <w:p w14:paraId="65B34369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CE65D8">
              <w:t>Subsequent</w:t>
            </w:r>
            <w:r>
              <w:t xml:space="preserve"> </w:t>
            </w:r>
            <w:r w:rsidRPr="00CE65D8">
              <w:t>line</w:t>
            </w:r>
          </w:p>
        </w:tc>
        <w:tc>
          <w:tcPr>
            <w:tcW w:w="1858" w:type="dxa"/>
          </w:tcPr>
          <w:p w14:paraId="292DF035" w14:textId="77777777" w:rsidR="00C45C72" w:rsidRPr="00A30C59" w:rsidRDefault="00C45C72" w:rsidP="00E05A0C">
            <w:pPr>
              <w:spacing w:beforeLines="60" w:before="144" w:afterLines="60" w:after="144" w:line="360" w:lineRule="auto"/>
            </w:pPr>
            <w:r>
              <w:t>Cervical</w:t>
            </w:r>
          </w:p>
        </w:tc>
        <w:tc>
          <w:tcPr>
            <w:tcW w:w="2543" w:type="dxa"/>
          </w:tcPr>
          <w:p w14:paraId="6264EBA8" w14:textId="77777777" w:rsidR="00C45C72" w:rsidRPr="00A30C59" w:rsidRDefault="00C45C72" w:rsidP="00E05A0C">
            <w:pPr>
              <w:spacing w:beforeLines="60" w:before="144" w:afterLines="60" w:after="144" w:line="360" w:lineRule="auto"/>
            </w:pPr>
            <w:r w:rsidRPr="00FF6C3B">
              <w:t>J</w:t>
            </w:r>
            <w:r>
              <w:t xml:space="preserve">une 27, </w:t>
            </w:r>
            <w:r w:rsidRPr="00FF6C3B">
              <w:t>2019</w:t>
            </w:r>
          </w:p>
        </w:tc>
      </w:tr>
      <w:tr w:rsidR="00C45C72" w:rsidRPr="00E23478" w14:paraId="13180838" w14:textId="77777777" w:rsidTr="00E05A0C">
        <w:trPr>
          <w:trHeight w:val="323"/>
        </w:trPr>
        <w:tc>
          <w:tcPr>
            <w:tcW w:w="1796" w:type="dxa"/>
            <w:vMerge/>
          </w:tcPr>
          <w:p w14:paraId="36BD353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13B0594D" w14:textId="77777777" w:rsidR="00C45C72" w:rsidRPr="00A30C59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6F5EA747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1D443380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CLC</w:t>
            </w:r>
          </w:p>
        </w:tc>
        <w:tc>
          <w:tcPr>
            <w:tcW w:w="2543" w:type="dxa"/>
          </w:tcPr>
          <w:p w14:paraId="5C786DC5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5E179E">
              <w:t>J</w:t>
            </w:r>
            <w:r>
              <w:t xml:space="preserve">une 27, </w:t>
            </w:r>
            <w:r w:rsidRPr="005E179E">
              <w:t>2019</w:t>
            </w:r>
          </w:p>
        </w:tc>
      </w:tr>
      <w:tr w:rsidR="00C45C72" w:rsidRPr="00E23478" w14:paraId="63212AFE" w14:textId="77777777" w:rsidTr="00E05A0C">
        <w:trPr>
          <w:trHeight w:val="323"/>
        </w:trPr>
        <w:tc>
          <w:tcPr>
            <w:tcW w:w="1796" w:type="dxa"/>
            <w:vMerge/>
          </w:tcPr>
          <w:p w14:paraId="1C00042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47ACA576" w14:textId="77777777" w:rsidR="00C45C72" w:rsidRPr="00A30C59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4554706A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53697676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 xml:space="preserve">TMB-H – various solid </w:t>
            </w:r>
            <w:proofErr w:type="spellStart"/>
            <w:r>
              <w:t>tumors</w:t>
            </w:r>
            <w:proofErr w:type="spellEnd"/>
          </w:p>
        </w:tc>
        <w:tc>
          <w:tcPr>
            <w:tcW w:w="2543" w:type="dxa"/>
          </w:tcPr>
          <w:p w14:paraId="0FF2728C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453F6B">
              <w:t>J</w:t>
            </w:r>
            <w:r>
              <w:t xml:space="preserve">une 27, </w:t>
            </w:r>
            <w:r w:rsidRPr="00453F6B">
              <w:t>2019</w:t>
            </w:r>
          </w:p>
        </w:tc>
      </w:tr>
      <w:tr w:rsidR="00C45C72" w:rsidRPr="00E23478" w14:paraId="21B12F1B" w14:textId="77777777" w:rsidTr="00E05A0C">
        <w:trPr>
          <w:trHeight w:val="322"/>
        </w:trPr>
        <w:tc>
          <w:tcPr>
            <w:tcW w:w="1796" w:type="dxa"/>
            <w:vMerge/>
          </w:tcPr>
          <w:p w14:paraId="0A7B2CB7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977" w:type="dxa"/>
            <w:vMerge/>
          </w:tcPr>
          <w:p w14:paraId="326F252C" w14:textId="77777777" w:rsidR="00C45C72" w:rsidRPr="00A30C59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11" w:type="dxa"/>
            <w:vMerge/>
          </w:tcPr>
          <w:p w14:paraId="6CF1E7C4" w14:textId="77777777" w:rsidR="00C45C72" w:rsidRDefault="00C45C72" w:rsidP="00E05A0C">
            <w:pPr>
              <w:spacing w:beforeLines="60" w:before="144" w:afterLines="60" w:after="144" w:line="360" w:lineRule="auto"/>
            </w:pPr>
          </w:p>
        </w:tc>
        <w:tc>
          <w:tcPr>
            <w:tcW w:w="1858" w:type="dxa"/>
          </w:tcPr>
          <w:p w14:paraId="175541CB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 xml:space="preserve">MSI-H – various solid </w:t>
            </w:r>
            <w:proofErr w:type="spellStart"/>
            <w:r>
              <w:t>tumors</w:t>
            </w:r>
            <w:proofErr w:type="spellEnd"/>
          </w:p>
        </w:tc>
        <w:tc>
          <w:tcPr>
            <w:tcW w:w="2543" w:type="dxa"/>
          </w:tcPr>
          <w:p w14:paraId="3CC9B853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84476E">
              <w:t>O</w:t>
            </w:r>
            <w:r>
              <w:t xml:space="preserve">ctober 5, </w:t>
            </w:r>
            <w:r w:rsidRPr="0084476E">
              <w:t>2020</w:t>
            </w:r>
          </w:p>
        </w:tc>
      </w:tr>
      <w:tr w:rsidR="00C45C72" w:rsidRPr="00E23478" w14:paraId="15E31528" w14:textId="77777777" w:rsidTr="00E05A0C">
        <w:trPr>
          <w:trHeight w:val="250"/>
        </w:trPr>
        <w:tc>
          <w:tcPr>
            <w:tcW w:w="1796" w:type="dxa"/>
          </w:tcPr>
          <w:p w14:paraId="2568E85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164 </w:t>
            </w:r>
            <w:r>
              <w:fldChar w:fldCharType="begin">
                <w:fldData xml:space="preserve">PEVuZE5vdGU+PENpdGU+PEF1dGhvcj5MZTwvQXV0aG9yPjxZZWFyPjIwMjA8L1llYXI+PFJlY051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L3BlcmlvZGljYWw+PHBhZ2VzPjExLTE5PC9wYWdlcz48dm9sdW1lPjM4PC92b2x1bWU+PG51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TwvQXV0aG9yPjxZZWFyPjIwMjA8L1llYXI+PFJlY051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L3BlcmlvZGljYWw+PHBhZ2VzPjExLTE5PC9wYWdlcz48dm9sdW1lPjM4PC92b2x1bWU+PG51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9]</w:t>
            </w:r>
            <w:r>
              <w:fldChar w:fldCharType="end"/>
            </w:r>
          </w:p>
        </w:tc>
        <w:tc>
          <w:tcPr>
            <w:tcW w:w="1977" w:type="dxa"/>
          </w:tcPr>
          <w:p w14:paraId="44A5262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09686E">
              <w:t>NCT02460198</w:t>
            </w:r>
          </w:p>
        </w:tc>
        <w:tc>
          <w:tcPr>
            <w:tcW w:w="1811" w:type="dxa"/>
          </w:tcPr>
          <w:p w14:paraId="0EB6290C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7049E">
              <w:t>Subsequent</w:t>
            </w:r>
            <w:r>
              <w:t xml:space="preserve"> </w:t>
            </w:r>
            <w:r w:rsidRPr="0037049E">
              <w:t>line</w:t>
            </w:r>
          </w:p>
        </w:tc>
        <w:tc>
          <w:tcPr>
            <w:tcW w:w="1858" w:type="dxa"/>
          </w:tcPr>
          <w:p w14:paraId="7D517AA3" w14:textId="77777777" w:rsidR="00C45C72" w:rsidRPr="0009686E" w:rsidRDefault="00C45C72" w:rsidP="00E05A0C">
            <w:pPr>
              <w:spacing w:beforeLines="60" w:before="144" w:afterLines="60" w:after="144" w:line="360" w:lineRule="auto"/>
            </w:pPr>
            <w:r>
              <w:t>CRC</w:t>
            </w:r>
          </w:p>
        </w:tc>
        <w:tc>
          <w:tcPr>
            <w:tcW w:w="2543" w:type="dxa"/>
          </w:tcPr>
          <w:p w14:paraId="39DAB1C8" w14:textId="77777777" w:rsidR="00C45C72" w:rsidRPr="0009686E" w:rsidRDefault="00C45C72" w:rsidP="00E05A0C">
            <w:pPr>
              <w:spacing w:beforeLines="60" w:before="144" w:afterLines="60" w:after="144" w:line="360" w:lineRule="auto"/>
            </w:pPr>
            <w:r w:rsidRPr="00864C0F">
              <w:t>S</w:t>
            </w:r>
            <w:r>
              <w:t xml:space="preserve">eptember 9, </w:t>
            </w:r>
            <w:r w:rsidRPr="00864C0F">
              <w:t>2019</w:t>
            </w:r>
          </w:p>
        </w:tc>
      </w:tr>
      <w:tr w:rsidR="00C45C72" w:rsidRPr="00E23478" w14:paraId="1063B656" w14:textId="77777777" w:rsidTr="00E05A0C">
        <w:trPr>
          <w:trHeight w:val="250"/>
        </w:trPr>
        <w:tc>
          <w:tcPr>
            <w:tcW w:w="1796" w:type="dxa"/>
          </w:tcPr>
          <w:p w14:paraId="43AF6EA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170 </w:t>
            </w:r>
            <w:r>
              <w:fldChar w:fldCharType="begin">
                <w:fldData xml:space="preserve">PEVuZE5vdGU+PENpdGU+PEF1dGhvcj5Bcm1hbmQ8L0F1dGhvcj48WWVhcj4yMDE5PC9ZZWFyPjxS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1hbmQ8L0F1dGhvcj48WWVhcj4yMDE5PC9ZZWFyPjxS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0]</w:t>
            </w:r>
            <w:r>
              <w:fldChar w:fldCharType="end"/>
            </w:r>
          </w:p>
        </w:tc>
        <w:tc>
          <w:tcPr>
            <w:tcW w:w="1977" w:type="dxa"/>
          </w:tcPr>
          <w:p w14:paraId="3C34F5AD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09686E">
              <w:t>NCT02576990</w:t>
            </w:r>
          </w:p>
        </w:tc>
        <w:tc>
          <w:tcPr>
            <w:tcW w:w="1811" w:type="dxa"/>
          </w:tcPr>
          <w:p w14:paraId="56C1D519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37049E">
              <w:t>Subsequent</w:t>
            </w:r>
            <w:r>
              <w:t xml:space="preserve"> </w:t>
            </w:r>
            <w:r w:rsidRPr="0037049E">
              <w:t>line</w:t>
            </w:r>
          </w:p>
        </w:tc>
        <w:tc>
          <w:tcPr>
            <w:tcW w:w="1858" w:type="dxa"/>
          </w:tcPr>
          <w:p w14:paraId="65190575" w14:textId="77777777" w:rsidR="00C45C72" w:rsidRPr="0009686E" w:rsidRDefault="00C45C72" w:rsidP="00E05A0C">
            <w:pPr>
              <w:spacing w:beforeLines="60" w:before="144" w:afterLines="60" w:after="144" w:line="360" w:lineRule="auto"/>
            </w:pPr>
            <w:r>
              <w:t>PMBCL</w:t>
            </w:r>
          </w:p>
        </w:tc>
        <w:tc>
          <w:tcPr>
            <w:tcW w:w="2543" w:type="dxa"/>
          </w:tcPr>
          <w:p w14:paraId="0BF3507E" w14:textId="77777777" w:rsidR="00C45C72" w:rsidRPr="0009686E" w:rsidRDefault="00C45C72" w:rsidP="00E05A0C">
            <w:pPr>
              <w:spacing w:beforeLines="60" w:before="144" w:afterLines="60" w:after="144" w:line="360" w:lineRule="auto"/>
            </w:pPr>
            <w:r w:rsidRPr="004A08DA">
              <w:t>M</w:t>
            </w:r>
            <w:r>
              <w:t xml:space="preserve">ay 7, </w:t>
            </w:r>
            <w:r w:rsidRPr="004A08DA">
              <w:t>2020</w:t>
            </w:r>
          </w:p>
        </w:tc>
      </w:tr>
      <w:tr w:rsidR="00C45C72" w:rsidRPr="00E23478" w14:paraId="348D4EB6" w14:textId="77777777" w:rsidTr="00E05A0C">
        <w:trPr>
          <w:trHeight w:val="250"/>
        </w:trPr>
        <w:tc>
          <w:tcPr>
            <w:tcW w:w="1796" w:type="dxa"/>
          </w:tcPr>
          <w:p w14:paraId="5C56BC6F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177 </w:t>
            </w:r>
            <w:r>
              <w:fldChar w:fldCharType="begin">
                <w:fldData xml:space="preserve">PEVuZE5vdGU+PENpdGU+PEF1dGhvcj5EaWF6PC9BdXRob3I+PFllYXI+MjAyMjwvWWVhcj48UmVj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F6PC9BdXRob3I+PFllYXI+MjAyMjwvWWVhcj48UmVj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1977" w:type="dxa"/>
          </w:tcPr>
          <w:p w14:paraId="0687DB3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CF5C2E">
              <w:t>NCT02563002</w:t>
            </w:r>
          </w:p>
        </w:tc>
        <w:tc>
          <w:tcPr>
            <w:tcW w:w="1811" w:type="dxa"/>
          </w:tcPr>
          <w:p w14:paraId="24F0E415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486AC814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r>
              <w:t>CRC</w:t>
            </w:r>
          </w:p>
        </w:tc>
        <w:tc>
          <w:tcPr>
            <w:tcW w:w="2543" w:type="dxa"/>
          </w:tcPr>
          <w:p w14:paraId="438A87EC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r w:rsidRPr="00F629D1">
              <w:t>F</w:t>
            </w:r>
            <w:r>
              <w:t xml:space="preserve">ebruary 19, </w:t>
            </w:r>
            <w:r w:rsidRPr="00F629D1">
              <w:t>2021</w:t>
            </w:r>
          </w:p>
        </w:tc>
      </w:tr>
      <w:tr w:rsidR="00C45C72" w:rsidRPr="00E23478" w14:paraId="313691A0" w14:textId="77777777" w:rsidTr="00E05A0C">
        <w:trPr>
          <w:trHeight w:val="250"/>
        </w:trPr>
        <w:tc>
          <w:tcPr>
            <w:tcW w:w="1796" w:type="dxa"/>
          </w:tcPr>
          <w:p w14:paraId="2C117E2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180 </w:t>
            </w:r>
            <w:r>
              <w:fldChar w:fldCharType="begin">
                <w:fldData xml:space="preserve">PEVuZE5vdGU+PENpdGU+PEF1dGhvcj5TaGFoPC9BdXRob3I+PFllYXI+MjAxOTwvWWVhcj48UmVj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FoPC9BdXRob3I+PFllYXI+MjAxOTwvWWVhcj48UmVj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2]</w:t>
            </w:r>
            <w:r>
              <w:fldChar w:fldCharType="end"/>
            </w:r>
          </w:p>
        </w:tc>
        <w:tc>
          <w:tcPr>
            <w:tcW w:w="1977" w:type="dxa"/>
          </w:tcPr>
          <w:p w14:paraId="36205B95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CF5C2E">
              <w:t>NCT02559687</w:t>
            </w:r>
          </w:p>
        </w:tc>
        <w:tc>
          <w:tcPr>
            <w:tcW w:w="1811" w:type="dxa"/>
          </w:tcPr>
          <w:p w14:paraId="12662153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83676C">
              <w:t>Subsequent</w:t>
            </w:r>
            <w:r>
              <w:t xml:space="preserve"> </w:t>
            </w:r>
            <w:r w:rsidRPr="0083676C">
              <w:t>line</w:t>
            </w:r>
          </w:p>
        </w:tc>
        <w:tc>
          <w:tcPr>
            <w:tcW w:w="1858" w:type="dxa"/>
          </w:tcPr>
          <w:p w14:paraId="7319177C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Esophageal</w:t>
            </w:r>
            <w:proofErr w:type="spellEnd"/>
          </w:p>
        </w:tc>
        <w:tc>
          <w:tcPr>
            <w:tcW w:w="2543" w:type="dxa"/>
          </w:tcPr>
          <w:p w14:paraId="24A6E1F1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r w:rsidRPr="006E3055">
              <w:t>J</w:t>
            </w:r>
            <w:r>
              <w:t xml:space="preserve">uly 30, </w:t>
            </w:r>
            <w:r w:rsidRPr="006E3055">
              <w:t>2018</w:t>
            </w:r>
          </w:p>
        </w:tc>
      </w:tr>
      <w:tr w:rsidR="00C45C72" w:rsidRPr="00E23478" w14:paraId="3F167E4A" w14:textId="77777777" w:rsidTr="00E05A0C">
        <w:trPr>
          <w:trHeight w:val="250"/>
        </w:trPr>
        <w:tc>
          <w:tcPr>
            <w:tcW w:w="1796" w:type="dxa"/>
          </w:tcPr>
          <w:p w14:paraId="157D6E03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181 </w:t>
            </w:r>
            <w:r>
              <w:fldChar w:fldCharType="begin">
                <w:fldData xml:space="preserve">PEVuZE5vdGU+PENpdGU+PEF1dGhvcj5Lb2ppbWE8L0F1dGhvcj48WWVhcj4yMDIwPC9ZZWFyPjxS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wvcGVyaW9kaWNhbD48cGFnZXM+NDEzOC00MTQ4PC9wYWdlcz48
dm9sdW1lPjM4PC92b2x1bWU+PGVkaXRpb24+MjAyMC8xMC8wODwvZWRpdGlvbj48ZGF0ZXM+PHll
YXI+MjAyMDwveWVhcj48cHViLWRhdGVzPjxkYXRlPk9jdCA3PC9kYXRlPjwvcHViLWRhdGVzPjwv
ZGF0ZXM+PGlzYm4+MDczMi0xODN4PC9pc2JuPjxhY2Nlc3Npb24tbnVtPjMzMDI2OTM4PC9hY2Nl
c3Npb24tbnVtPjxsYWJlbD5ZOTc4ODc8L2xhYmVsPjx1cmxzPjwvdXJscz48ZWxlY3Ryb25pYy1y
ZXNvdXJjZS1udW0+MTAuMTIwMC9qY28uMjAuMDE4ODg8L2VsZWN0cm9uaWMtcmVzb3VyY2UtbnVt
PjxyZW1vdGUtZGF0YWJhc2UtcHJvdmlkZXI+TkxNPC9yZW1vdGUtZGF0YWJhc2UtcHJvdmlkZXI+
PGxh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2ppbWE8L0F1dGhvcj48WWVhcj4yMDIwPC9ZZWFyPjxS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wvcGVyaW9kaWNhbD48cGFnZXM+NDEzOC00MTQ4PC9wYWdlcz48
dm9sdW1lPjM4PC92b2x1bWU+PGVkaXRpb24+MjAyMC8xMC8wODwvZWRpdGlvbj48ZGF0ZXM+PHll
YXI+MjAyMDwveWVhcj48cHViLWRhdGVzPjxkYXRlPk9jdCA3PC9kYXRlPjwvcHViLWRhdGVzPjwv
ZGF0ZXM+PGlzYm4+MDczMi0xODN4PC9pc2JuPjxhY2Nlc3Npb24tbnVtPjMzMDI2OTM4PC9hY2Nl
c3Npb24tbnVtPjxsYWJlbD5ZOTc4ODc8L2xhYmVsPjx1cmxzPjwvdXJscz48ZWxlY3Ryb25pYy1y
ZXNvdXJjZS1udW0+MTAuMTIwMC9qY28uMjAuMDE4ODg8L2VsZWN0cm9uaWMtcmVzb3VyY2UtbnVt
PjxyZW1vdGUtZGF0YWJhc2UtcHJvdmlkZXI+TkxNPC9yZW1vdGUtZGF0YWJhc2UtcHJvdmlkZXI+
PGxh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3]</w:t>
            </w:r>
            <w:r>
              <w:fldChar w:fldCharType="end"/>
            </w:r>
          </w:p>
        </w:tc>
        <w:tc>
          <w:tcPr>
            <w:tcW w:w="1977" w:type="dxa"/>
          </w:tcPr>
          <w:p w14:paraId="07F2162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CF5C2E">
              <w:t>NCT02564263</w:t>
            </w:r>
          </w:p>
        </w:tc>
        <w:tc>
          <w:tcPr>
            <w:tcW w:w="1811" w:type="dxa"/>
          </w:tcPr>
          <w:p w14:paraId="6D478378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83676C">
              <w:t>Subsequent</w:t>
            </w:r>
            <w:r>
              <w:t xml:space="preserve"> </w:t>
            </w:r>
            <w:r w:rsidRPr="0083676C">
              <w:t>line</w:t>
            </w:r>
          </w:p>
        </w:tc>
        <w:tc>
          <w:tcPr>
            <w:tcW w:w="1858" w:type="dxa"/>
          </w:tcPr>
          <w:p w14:paraId="6B8B751F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Esophageal</w:t>
            </w:r>
            <w:proofErr w:type="spellEnd"/>
          </w:p>
        </w:tc>
        <w:tc>
          <w:tcPr>
            <w:tcW w:w="2543" w:type="dxa"/>
          </w:tcPr>
          <w:p w14:paraId="60192111" w14:textId="77777777" w:rsidR="00C45C72" w:rsidRPr="00CF5C2E" w:rsidRDefault="00C45C72" w:rsidP="00E05A0C">
            <w:pPr>
              <w:spacing w:beforeLines="60" w:before="144" w:afterLines="60" w:after="144" w:line="360" w:lineRule="auto"/>
            </w:pPr>
            <w:r w:rsidRPr="00D44DC4">
              <w:t>O</w:t>
            </w:r>
            <w:r>
              <w:t xml:space="preserve">ctober 15, </w:t>
            </w:r>
            <w:r w:rsidRPr="00D44DC4">
              <w:t>2018</w:t>
            </w:r>
          </w:p>
        </w:tc>
      </w:tr>
      <w:tr w:rsidR="00C45C72" w:rsidRPr="00E23478" w14:paraId="280B2BDC" w14:textId="77777777" w:rsidTr="00E05A0C">
        <w:trPr>
          <w:trHeight w:val="250"/>
        </w:trPr>
        <w:tc>
          <w:tcPr>
            <w:tcW w:w="1796" w:type="dxa"/>
          </w:tcPr>
          <w:p w14:paraId="5CF7B30D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204 </w:t>
            </w:r>
            <w:r>
              <w:fldChar w:fldCharType="begin">
                <w:fldData xml:space="preserve">PEVuZE5vdGU+PENpdGU+PEF1dGhvcj5LdXJ1dmlsbGE8L0F1dGhvcj48WWVhcj4yMDIxPC9ZZWFy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dXJ1dmlsbGE8L0F1dGhvcj48WWVhcj4yMDIxPC9ZZWFy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4]</w:t>
            </w:r>
            <w:r>
              <w:fldChar w:fldCharType="end"/>
            </w:r>
          </w:p>
        </w:tc>
        <w:tc>
          <w:tcPr>
            <w:tcW w:w="1977" w:type="dxa"/>
          </w:tcPr>
          <w:p w14:paraId="259CCF38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764FBC">
              <w:t>NCT02684292</w:t>
            </w:r>
          </w:p>
        </w:tc>
        <w:tc>
          <w:tcPr>
            <w:tcW w:w="1811" w:type="dxa"/>
          </w:tcPr>
          <w:p w14:paraId="0BC6547D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83676C">
              <w:t>Subsequent</w:t>
            </w:r>
            <w:r>
              <w:t xml:space="preserve"> </w:t>
            </w:r>
            <w:r w:rsidRPr="0083676C">
              <w:t>line</w:t>
            </w:r>
          </w:p>
        </w:tc>
        <w:tc>
          <w:tcPr>
            <w:tcW w:w="1858" w:type="dxa"/>
          </w:tcPr>
          <w:p w14:paraId="52A3FB47" w14:textId="77777777" w:rsidR="00C45C72" w:rsidRPr="00764FBC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cHL</w:t>
            </w:r>
            <w:proofErr w:type="spellEnd"/>
          </w:p>
        </w:tc>
        <w:tc>
          <w:tcPr>
            <w:tcW w:w="2543" w:type="dxa"/>
          </w:tcPr>
          <w:p w14:paraId="77EBB1A6" w14:textId="77777777" w:rsidR="00C45C72" w:rsidRPr="00764FBC" w:rsidRDefault="00C45C72" w:rsidP="00E05A0C">
            <w:pPr>
              <w:spacing w:beforeLines="60" w:before="144" w:afterLines="60" w:after="144" w:line="360" w:lineRule="auto"/>
            </w:pPr>
            <w:r w:rsidRPr="004429DA">
              <w:t>J</w:t>
            </w:r>
            <w:r>
              <w:t xml:space="preserve">anuary 16, </w:t>
            </w:r>
            <w:r w:rsidRPr="004429DA">
              <w:t>2020</w:t>
            </w:r>
          </w:p>
        </w:tc>
      </w:tr>
      <w:tr w:rsidR="00C45C72" w:rsidRPr="00E23478" w14:paraId="1B0BD974" w14:textId="77777777" w:rsidTr="00E05A0C">
        <w:trPr>
          <w:trHeight w:val="250"/>
        </w:trPr>
        <w:tc>
          <w:tcPr>
            <w:tcW w:w="1796" w:type="dxa"/>
          </w:tcPr>
          <w:p w14:paraId="4F9E68D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224 </w:t>
            </w:r>
            <w:r>
              <w:fldChar w:fldCharType="begin">
                <w:fldData xml:space="preserve">PEVuZE5vdGU+PENpdGU+PEF1dGhvcj5LdWRvPC9BdXRob3I+PFllYXI+MjAyMjwvWWVhcj48UmVj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dWRvPC9BdXRob3I+PFllYXI+MjAyMjwvWWVhcj48UmVj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5, 36]</w:t>
            </w:r>
            <w:r>
              <w:fldChar w:fldCharType="end"/>
            </w:r>
          </w:p>
        </w:tc>
        <w:tc>
          <w:tcPr>
            <w:tcW w:w="1977" w:type="dxa"/>
          </w:tcPr>
          <w:p w14:paraId="0B280839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764FBC">
              <w:t>NCT02702414</w:t>
            </w:r>
          </w:p>
        </w:tc>
        <w:tc>
          <w:tcPr>
            <w:tcW w:w="1811" w:type="dxa"/>
          </w:tcPr>
          <w:p w14:paraId="19D03492" w14:textId="77777777" w:rsidR="00C45C72" w:rsidRDefault="00C45C72" w:rsidP="00E05A0C">
            <w:pPr>
              <w:spacing w:beforeLines="60" w:before="144" w:afterLines="60" w:after="144" w:line="360" w:lineRule="auto"/>
            </w:pPr>
            <w:r w:rsidRPr="0083676C">
              <w:t>Subsequent</w:t>
            </w:r>
            <w:r>
              <w:t xml:space="preserve"> </w:t>
            </w:r>
            <w:r w:rsidRPr="0083676C">
              <w:t>line</w:t>
            </w:r>
          </w:p>
        </w:tc>
        <w:tc>
          <w:tcPr>
            <w:tcW w:w="1858" w:type="dxa"/>
          </w:tcPr>
          <w:p w14:paraId="637D91EA" w14:textId="77777777" w:rsidR="00C45C72" w:rsidRPr="00764FBC" w:rsidRDefault="00C45C72" w:rsidP="00E05A0C">
            <w:pPr>
              <w:spacing w:beforeLines="60" w:before="144" w:afterLines="60" w:after="144" w:line="360" w:lineRule="auto"/>
            </w:pPr>
            <w:r>
              <w:t>HCC</w:t>
            </w:r>
          </w:p>
        </w:tc>
        <w:tc>
          <w:tcPr>
            <w:tcW w:w="2543" w:type="dxa"/>
          </w:tcPr>
          <w:p w14:paraId="6353A5C8" w14:textId="77777777" w:rsidR="00C45C72" w:rsidRPr="00764FBC" w:rsidRDefault="00C45C72" w:rsidP="00E05A0C">
            <w:pPr>
              <w:spacing w:beforeLines="60" w:before="144" w:afterLines="60" w:after="144" w:line="360" w:lineRule="auto"/>
            </w:pPr>
            <w:r w:rsidRPr="00FF6C3B">
              <w:t>J</w:t>
            </w:r>
            <w:r>
              <w:t xml:space="preserve">une 5, </w:t>
            </w:r>
            <w:r w:rsidRPr="00FF6C3B">
              <w:t>2019</w:t>
            </w:r>
          </w:p>
        </w:tc>
      </w:tr>
      <w:tr w:rsidR="00C45C72" w:rsidRPr="00E23478" w14:paraId="028B3CE8" w14:textId="77777777" w:rsidTr="00E05A0C">
        <w:trPr>
          <w:trHeight w:val="250"/>
        </w:trPr>
        <w:tc>
          <w:tcPr>
            <w:tcW w:w="1796" w:type="dxa"/>
          </w:tcPr>
          <w:p w14:paraId="30A1EAE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361 </w:t>
            </w:r>
            <w:r>
              <w:fldChar w:fldCharType="begin">
                <w:fldData xml:space="preserve">PEVuZE5vdGU+PENpdGU+PEF1dGhvcj5Qb3dsZXM8L0F1dGhvcj48WWVhcj4yMDIxPC9ZZWFyPjxS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3dsZXM8L0F1dGhvcj48WWVhcj4yMDIxPC9ZZWFyPjxS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7]</w:t>
            </w:r>
            <w:r>
              <w:fldChar w:fldCharType="end"/>
            </w:r>
          </w:p>
        </w:tc>
        <w:tc>
          <w:tcPr>
            <w:tcW w:w="1977" w:type="dxa"/>
          </w:tcPr>
          <w:p w14:paraId="4EBE008D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FF00D1">
              <w:t>NCT02853305</w:t>
            </w:r>
          </w:p>
        </w:tc>
        <w:tc>
          <w:tcPr>
            <w:tcW w:w="1811" w:type="dxa"/>
          </w:tcPr>
          <w:p w14:paraId="6A28107D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1E0D8180" w14:textId="77777777" w:rsidR="00C45C72" w:rsidRPr="00FF00D1" w:rsidRDefault="00C45C72" w:rsidP="00E05A0C">
            <w:pPr>
              <w:spacing w:beforeLines="60" w:before="144" w:afterLines="60" w:after="144" w:line="360" w:lineRule="auto"/>
            </w:pPr>
            <w:r>
              <w:t>Bladder</w:t>
            </w:r>
          </w:p>
        </w:tc>
        <w:tc>
          <w:tcPr>
            <w:tcW w:w="2543" w:type="dxa"/>
          </w:tcPr>
          <w:p w14:paraId="072DC92B" w14:textId="77777777" w:rsidR="00C45C72" w:rsidRPr="00FF00D1" w:rsidRDefault="00C45C72" w:rsidP="00E05A0C">
            <w:pPr>
              <w:spacing w:beforeLines="60" w:before="144" w:afterLines="60" w:after="144" w:line="360" w:lineRule="auto"/>
            </w:pPr>
            <w:r w:rsidRPr="00640BFA">
              <w:t>A</w:t>
            </w:r>
            <w:r>
              <w:t xml:space="preserve">pril 29, </w:t>
            </w:r>
            <w:r w:rsidRPr="00640BFA">
              <w:t>2020</w:t>
            </w:r>
          </w:p>
        </w:tc>
      </w:tr>
      <w:tr w:rsidR="00C45C72" w:rsidRPr="00E23478" w14:paraId="6A7809B4" w14:textId="77777777" w:rsidTr="00E05A0C">
        <w:trPr>
          <w:trHeight w:val="250"/>
        </w:trPr>
        <w:tc>
          <w:tcPr>
            <w:tcW w:w="1796" w:type="dxa"/>
          </w:tcPr>
          <w:p w14:paraId="32AC524B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t xml:space="preserve">KEYNOTE-427 </w:t>
            </w:r>
            <w:r>
              <w:fldChar w:fldCharType="begin">
                <w:fldData xml:space="preserve">PEVuZE5vdGU+PENpdGU+PEF1dGhvcj5NY0Rlcm1vdHQ8L0F1dGhvcj48WWVhcj4yMDIxPC9ZZWFy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C9wZXJp
b2RpY2FsPjxwYWdlcz5KY28yMDAyMzYzPC9wYWdlcz48ZWRpdGlvbj4yMDIxLzAyLzAzPC9lZGl0
aW9uPjxkYXRlcz48eWVhcj4yMDIxPC95ZWFyPjxwdWItZGF0ZXM+PGRhdGU+RmViIDI8L2RhdGU+
PC9wdWItZGF0ZXM+PC9kYXRlcz48aXNibj4wNzMyLTE4M3g8L2lzYm4+PGFjY2Vzc2lvbi1udW0+
MzM1MjkwNTE8L2FjY2Vzc2lvbi1udW0+PGxhYmVsPlk5OTMxNjwvbGFiZWw+PHVybHM+PC91cmxz
PjxlbGVjdHJvbmljLXJlc291cmNlLW51bT4xMC4xMjAwL2pjby4yMC4wMjM2Mz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0Rlcm1vdHQ8L0F1dGhvcj48WWVhcj4yMDIxPC9ZZWFy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C9wZXJp
b2RpY2FsPjxwYWdlcz5KY28yMDAyMzYzPC9wYWdlcz48ZWRpdGlvbj4yMDIxLzAyLzAzPC9lZGl0
aW9uPjxkYXRlcz48eWVhcj4yMDIxPC95ZWFyPjxwdWItZGF0ZXM+PGRhdGU+RmViIDI8L2RhdGU+
PC9wdWItZGF0ZXM+PC9kYXRlcz48aXNibj4wNzMyLTE4M3g8L2lzYm4+PGFjY2Vzc2lvbi1udW0+
MzM1MjkwNTE8L2FjY2Vzc2lvbi1udW0+PGxhYmVsPlk5OTMxNjwvbGFiZWw+PHVybHM+PC91cmxz
PjxlbGVjdHJvbmljLXJlc291cmNlLW51bT4xMC4xMjAwL2pjby4yMC4wMjM2Mz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8]</w:t>
            </w:r>
            <w:r>
              <w:fldChar w:fldCharType="end"/>
            </w:r>
          </w:p>
        </w:tc>
        <w:tc>
          <w:tcPr>
            <w:tcW w:w="1977" w:type="dxa"/>
          </w:tcPr>
          <w:p w14:paraId="17DDE210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FF00D1">
              <w:t>NCT02853344</w:t>
            </w:r>
          </w:p>
        </w:tc>
        <w:tc>
          <w:tcPr>
            <w:tcW w:w="1811" w:type="dxa"/>
          </w:tcPr>
          <w:p w14:paraId="36364FFD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First line</w:t>
            </w:r>
          </w:p>
        </w:tc>
        <w:tc>
          <w:tcPr>
            <w:tcW w:w="1858" w:type="dxa"/>
          </w:tcPr>
          <w:p w14:paraId="5CA75E05" w14:textId="77777777" w:rsidR="00C45C72" w:rsidRPr="00FF00D1" w:rsidRDefault="00C45C72" w:rsidP="00E05A0C">
            <w:pPr>
              <w:spacing w:beforeLines="60" w:before="144" w:afterLines="60" w:after="144" w:line="360" w:lineRule="auto"/>
            </w:pPr>
            <w:r>
              <w:t>RCC</w:t>
            </w:r>
          </w:p>
        </w:tc>
        <w:tc>
          <w:tcPr>
            <w:tcW w:w="2543" w:type="dxa"/>
          </w:tcPr>
          <w:p w14:paraId="1BCEE01A" w14:textId="77777777" w:rsidR="00C45C72" w:rsidRPr="00FF00D1" w:rsidRDefault="00C45C72" w:rsidP="00E05A0C">
            <w:pPr>
              <w:spacing w:beforeLines="60" w:before="144" w:afterLines="60" w:after="144" w:line="360" w:lineRule="auto"/>
            </w:pPr>
            <w:r w:rsidRPr="00D44DC4">
              <w:t>S</w:t>
            </w:r>
            <w:r>
              <w:t xml:space="preserve">eptember 7, </w:t>
            </w:r>
            <w:r w:rsidRPr="00D44DC4">
              <w:t>2018</w:t>
            </w:r>
          </w:p>
        </w:tc>
      </w:tr>
      <w:tr w:rsidR="00C45C72" w:rsidRPr="00E23478" w14:paraId="208E39E5" w14:textId="77777777" w:rsidTr="00E05A0C">
        <w:trPr>
          <w:trHeight w:val="250"/>
        </w:trPr>
        <w:tc>
          <w:tcPr>
            <w:tcW w:w="1796" w:type="dxa"/>
          </w:tcPr>
          <w:p w14:paraId="1A192A71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>
              <w:lastRenderedPageBreak/>
              <w:t xml:space="preserve">KEYNOTE-629 </w:t>
            </w:r>
            <w:r>
              <w:fldChar w:fldCharType="begin">
                <w:fldData xml:space="preserve">PEVuZE5vdGU+PENpdGU+PEF1dGhvcj5IdWdoZXM8L0F1dGhvcj48WWVhcj4yMDIxPC9ZZWFyPjxS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WdoZXM8L0F1dGhvcj48WWVhcj4yMDIxPC9ZZWFyPjxS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9]</w:t>
            </w:r>
            <w:r>
              <w:fldChar w:fldCharType="end"/>
            </w:r>
          </w:p>
        </w:tc>
        <w:tc>
          <w:tcPr>
            <w:tcW w:w="1977" w:type="dxa"/>
          </w:tcPr>
          <w:p w14:paraId="527DE1AE" w14:textId="77777777" w:rsidR="00C45C72" w:rsidRPr="00E23478" w:rsidRDefault="00C45C72" w:rsidP="00E05A0C">
            <w:pPr>
              <w:spacing w:beforeLines="60" w:before="144" w:afterLines="60" w:after="144" w:line="360" w:lineRule="auto"/>
            </w:pPr>
            <w:r w:rsidRPr="002A36AD">
              <w:t>NCT03284424</w:t>
            </w:r>
          </w:p>
        </w:tc>
        <w:tc>
          <w:tcPr>
            <w:tcW w:w="1811" w:type="dxa"/>
          </w:tcPr>
          <w:p w14:paraId="4247A5A1" w14:textId="77777777" w:rsidR="00C45C72" w:rsidRDefault="00C45C72" w:rsidP="00E05A0C">
            <w:pPr>
              <w:spacing w:beforeLines="60" w:before="144" w:afterLines="60" w:after="144" w:line="360" w:lineRule="auto"/>
            </w:pPr>
            <w:r>
              <w:t>Subsequent line</w:t>
            </w:r>
          </w:p>
        </w:tc>
        <w:tc>
          <w:tcPr>
            <w:tcW w:w="1858" w:type="dxa"/>
          </w:tcPr>
          <w:p w14:paraId="51A9EE06" w14:textId="77777777" w:rsidR="00C45C72" w:rsidRPr="002A36AD" w:rsidRDefault="00C45C72" w:rsidP="00E05A0C">
            <w:pPr>
              <w:spacing w:beforeLines="60" w:before="144" w:afterLines="60" w:after="144" w:line="360" w:lineRule="auto"/>
            </w:pPr>
            <w:proofErr w:type="spellStart"/>
            <w:r>
              <w:t>cSCC</w:t>
            </w:r>
            <w:proofErr w:type="spellEnd"/>
          </w:p>
        </w:tc>
        <w:tc>
          <w:tcPr>
            <w:tcW w:w="2543" w:type="dxa"/>
          </w:tcPr>
          <w:p w14:paraId="7F1D4287" w14:textId="77777777" w:rsidR="00C45C72" w:rsidRPr="002A36AD" w:rsidRDefault="00C45C72" w:rsidP="00E05A0C">
            <w:pPr>
              <w:spacing w:beforeLines="60" w:before="144" w:afterLines="60" w:after="144" w:line="360" w:lineRule="auto"/>
            </w:pPr>
            <w:r w:rsidRPr="0034591D">
              <w:t>J</w:t>
            </w:r>
            <w:r>
              <w:t xml:space="preserve">uly 29, </w:t>
            </w:r>
            <w:r w:rsidRPr="0034591D">
              <w:t>2020</w:t>
            </w:r>
          </w:p>
        </w:tc>
      </w:tr>
    </w:tbl>
    <w:p w14:paraId="0B4FBB9E" w14:textId="77777777" w:rsidR="00C45C72" w:rsidRDefault="00C45C72" w:rsidP="00C45C72">
      <w:proofErr w:type="spellStart"/>
      <w:r w:rsidRPr="00400905">
        <w:t>cHL</w:t>
      </w:r>
      <w:proofErr w:type="spellEnd"/>
      <w:r>
        <w:t xml:space="preserve">, classical Hodgkin lymphoma; </w:t>
      </w:r>
      <w:r w:rsidRPr="0049074E">
        <w:t>CRC</w:t>
      </w:r>
      <w:r>
        <w:t xml:space="preserve">, colorectal cancer; </w:t>
      </w:r>
      <w:proofErr w:type="spellStart"/>
      <w:r w:rsidRPr="008D43BF">
        <w:t>cSCC</w:t>
      </w:r>
      <w:proofErr w:type="spellEnd"/>
      <w:r>
        <w:t xml:space="preserve">, cutaneous squamous cell carcinoma; </w:t>
      </w:r>
      <w:r w:rsidRPr="008D43BF">
        <w:t>HCC</w:t>
      </w:r>
      <w:r>
        <w:t xml:space="preserve">, hepatocellular carcinoma; </w:t>
      </w:r>
      <w:r w:rsidRPr="005B42DC">
        <w:t>HNSCC</w:t>
      </w:r>
      <w:r>
        <w:t xml:space="preserve">, head and neck squamous cell carcinoma; </w:t>
      </w:r>
      <w:r w:rsidRPr="0049074E">
        <w:t>MCC</w:t>
      </w:r>
      <w:r>
        <w:t xml:space="preserve">, Merkel cell carcinoma; </w:t>
      </w:r>
      <w:r w:rsidRPr="0049074E">
        <w:t>MSI-H</w:t>
      </w:r>
      <w:r>
        <w:t xml:space="preserve">, microsatellite instability high; NSCLC, non-small cell lung cancer; PMBCL, primary mediastinal large B-cell lymphoma; RCC, renal cell carcinoma; </w:t>
      </w:r>
      <w:r w:rsidRPr="0049074E">
        <w:t>SCLC</w:t>
      </w:r>
      <w:r>
        <w:t xml:space="preserve">, small cell lung cancer; </w:t>
      </w:r>
      <w:r w:rsidRPr="0049074E">
        <w:t>TMB-H</w:t>
      </w:r>
      <w:r>
        <w:t>, tumor mutation burden high.</w:t>
      </w:r>
    </w:p>
    <w:p w14:paraId="0CDD636F" w14:textId="77777777" w:rsidR="00C45C72" w:rsidRPr="005B42DC" w:rsidRDefault="00C45C72" w:rsidP="00C45C72">
      <w:pPr>
        <w:spacing w:line="480" w:lineRule="auto"/>
      </w:pPr>
      <w:r w:rsidRPr="005B42DC">
        <w:br w:type="page"/>
      </w:r>
    </w:p>
    <w:bookmarkEnd w:id="0"/>
    <w:p w14:paraId="243C544B" w14:textId="77777777" w:rsidR="00C45C72" w:rsidRPr="00962CB2" w:rsidRDefault="00C45C72" w:rsidP="00C45C72">
      <w:pPr>
        <w:spacing w:after="240" w:line="480" w:lineRule="auto"/>
        <w:rPr>
          <w:b/>
          <w:bCs/>
        </w:rPr>
      </w:pPr>
      <w:r w:rsidRPr="26D6561A">
        <w:rPr>
          <w:b/>
          <w:bCs/>
        </w:rPr>
        <w:lastRenderedPageBreak/>
        <w:t>Table A</w:t>
      </w:r>
      <w:r>
        <w:rPr>
          <w:b/>
          <w:bCs/>
        </w:rPr>
        <w:t>.</w:t>
      </w:r>
      <w:r w:rsidRPr="26D6561A">
        <w:rPr>
          <w:b/>
          <w:bCs/>
        </w:rPr>
        <w:t xml:space="preserve">2. </w:t>
      </w:r>
      <w:r w:rsidRPr="005B0F91">
        <w:t>Grade 3</w:t>
      </w:r>
      <w:r w:rsidRPr="0023247B">
        <w:t>–</w:t>
      </w:r>
      <w:r w:rsidRPr="005B0F91">
        <w:t xml:space="preserve">5 </w:t>
      </w:r>
      <w:r>
        <w:t>all-cause AEs</w:t>
      </w:r>
      <w:r w:rsidRPr="005B0F91">
        <w:t xml:space="preserve"> that occurred in ≥1% of patients in the 31-trial pooled safety data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98"/>
        <w:gridCol w:w="3818"/>
      </w:tblGrid>
      <w:tr w:rsidR="00C45C72" w:rsidRPr="00962CB2" w14:paraId="47699DF6" w14:textId="77777777" w:rsidTr="00E05A0C">
        <w:trPr>
          <w:trHeight w:val="654"/>
        </w:trPr>
        <w:tc>
          <w:tcPr>
            <w:tcW w:w="5198" w:type="dxa"/>
            <w:shd w:val="clear" w:color="auto" w:fill="D9D9D9" w:themeFill="background1" w:themeFillShade="D9"/>
            <w:vAlign w:val="center"/>
          </w:tcPr>
          <w:p w14:paraId="397A9936" w14:textId="77777777" w:rsidR="00C45C72" w:rsidRPr="00962CB2" w:rsidRDefault="00C45C72" w:rsidP="00E05A0C">
            <w:pPr>
              <w:spacing w:after="240"/>
              <w:rPr>
                <w:b/>
                <w:bCs/>
              </w:rPr>
            </w:pPr>
          </w:p>
        </w:tc>
        <w:tc>
          <w:tcPr>
            <w:tcW w:w="3818" w:type="dxa"/>
            <w:shd w:val="clear" w:color="auto" w:fill="D9D9D9" w:themeFill="background1" w:themeFillShade="D9"/>
            <w:vAlign w:val="center"/>
          </w:tcPr>
          <w:p w14:paraId="2F548FE6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1-trial pooled safety dataset</w:t>
            </w:r>
          </w:p>
          <w:p w14:paraId="5A2137E1" w14:textId="77777777" w:rsidR="00C45C72" w:rsidRPr="00962CB2" w:rsidRDefault="00C45C72" w:rsidP="00E05A0C">
            <w:pPr>
              <w:spacing w:after="24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Pr="00962CB2">
              <w:rPr>
                <w:b/>
                <w:bCs/>
              </w:rPr>
              <w:t>=8937</w:t>
            </w:r>
          </w:p>
        </w:tc>
      </w:tr>
      <w:tr w:rsidR="00C45C72" w:rsidRPr="00962CB2" w14:paraId="7C354987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39DDBD6F" w14:textId="77777777" w:rsidR="00C45C72" w:rsidRPr="008071CF" w:rsidRDefault="00C45C72" w:rsidP="00E05A0C">
            <w:pPr>
              <w:spacing w:after="240"/>
              <w:ind w:left="720"/>
            </w:pPr>
            <w:proofErr w:type="spellStart"/>
            <w:r>
              <w:t>Anemia</w:t>
            </w:r>
            <w:proofErr w:type="spellEnd"/>
          </w:p>
        </w:tc>
        <w:tc>
          <w:tcPr>
            <w:tcW w:w="3818" w:type="dxa"/>
            <w:vAlign w:val="center"/>
          </w:tcPr>
          <w:p w14:paraId="0AB927B7" w14:textId="77777777" w:rsidR="00C45C72" w:rsidRPr="00962CB2" w:rsidRDefault="00C45C72" w:rsidP="00E05A0C">
            <w:pPr>
              <w:spacing w:after="240"/>
              <w:jc w:val="center"/>
            </w:pPr>
            <w:r>
              <w:t>481 (5.4)</w:t>
            </w:r>
          </w:p>
        </w:tc>
      </w:tr>
      <w:tr w:rsidR="00C45C72" w:rsidRPr="00962CB2" w14:paraId="6B0F0667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2352CD23" w14:textId="77777777" w:rsidR="00C45C72" w:rsidRPr="008071CF" w:rsidRDefault="00C45C72" w:rsidP="00E05A0C">
            <w:pPr>
              <w:spacing w:after="240"/>
              <w:ind w:left="720"/>
            </w:pPr>
            <w:r>
              <w:t>Pneumonia</w:t>
            </w:r>
          </w:p>
        </w:tc>
        <w:tc>
          <w:tcPr>
            <w:tcW w:w="3818" w:type="dxa"/>
            <w:vAlign w:val="center"/>
          </w:tcPr>
          <w:p w14:paraId="3A946C64" w14:textId="77777777" w:rsidR="00C45C72" w:rsidRPr="00962CB2" w:rsidRDefault="00C45C72" w:rsidP="00E05A0C">
            <w:pPr>
              <w:spacing w:after="240"/>
              <w:jc w:val="center"/>
            </w:pPr>
            <w:r>
              <w:t>357 (4.0)</w:t>
            </w:r>
          </w:p>
        </w:tc>
      </w:tr>
      <w:tr w:rsidR="00C45C72" w:rsidRPr="00962CB2" w14:paraId="2B50DE7A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3A758199" w14:textId="77777777" w:rsidR="00C45C72" w:rsidRPr="008071CF" w:rsidRDefault="00C45C72" w:rsidP="00E05A0C">
            <w:pPr>
              <w:spacing w:after="240"/>
              <w:ind w:left="720"/>
            </w:pPr>
            <w:r>
              <w:t>Hyponatremia</w:t>
            </w:r>
          </w:p>
        </w:tc>
        <w:tc>
          <w:tcPr>
            <w:tcW w:w="3818" w:type="dxa"/>
            <w:vAlign w:val="center"/>
          </w:tcPr>
          <w:p w14:paraId="48F99EE0" w14:textId="77777777" w:rsidR="00C45C72" w:rsidRPr="00962CB2" w:rsidRDefault="00C45C72" w:rsidP="00E05A0C">
            <w:pPr>
              <w:spacing w:after="240"/>
              <w:jc w:val="center"/>
            </w:pPr>
            <w:r>
              <w:t>240 (2.7)</w:t>
            </w:r>
          </w:p>
        </w:tc>
      </w:tr>
      <w:tr w:rsidR="00C45C72" w:rsidRPr="00962CB2" w14:paraId="1E4CBD91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5873C5C3" w14:textId="77777777" w:rsidR="00C45C72" w:rsidRPr="008071CF" w:rsidRDefault="00C45C72" w:rsidP="00E05A0C">
            <w:pPr>
              <w:spacing w:after="240"/>
              <w:ind w:left="720"/>
            </w:pPr>
            <w:r>
              <w:t>Fatigue</w:t>
            </w:r>
          </w:p>
        </w:tc>
        <w:tc>
          <w:tcPr>
            <w:tcW w:w="3818" w:type="dxa"/>
            <w:vAlign w:val="center"/>
          </w:tcPr>
          <w:p w14:paraId="6C76A2B4" w14:textId="77777777" w:rsidR="00C45C72" w:rsidRPr="00962CB2" w:rsidRDefault="00C45C72" w:rsidP="00E05A0C">
            <w:pPr>
              <w:spacing w:after="240"/>
              <w:jc w:val="center"/>
            </w:pPr>
            <w:r>
              <w:t>229 (2.6)</w:t>
            </w:r>
          </w:p>
        </w:tc>
      </w:tr>
      <w:tr w:rsidR="00C45C72" w:rsidRPr="00962CB2" w14:paraId="1DE66BDA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011125FE" w14:textId="77777777" w:rsidR="00C45C72" w:rsidRPr="008071CF" w:rsidRDefault="00C45C72" w:rsidP="00E05A0C">
            <w:pPr>
              <w:spacing w:after="240"/>
              <w:ind w:left="720"/>
            </w:pPr>
            <w:proofErr w:type="spellStart"/>
            <w:r>
              <w:t>Dyspnea</w:t>
            </w:r>
            <w:proofErr w:type="spellEnd"/>
          </w:p>
        </w:tc>
        <w:tc>
          <w:tcPr>
            <w:tcW w:w="3818" w:type="dxa"/>
            <w:vAlign w:val="center"/>
          </w:tcPr>
          <w:p w14:paraId="09EB2B3D" w14:textId="77777777" w:rsidR="00C45C72" w:rsidRPr="00962CB2" w:rsidRDefault="00C45C72" w:rsidP="00E05A0C">
            <w:pPr>
              <w:spacing w:after="240"/>
              <w:jc w:val="center"/>
            </w:pPr>
            <w:r>
              <w:t>191 (2.1)</w:t>
            </w:r>
          </w:p>
        </w:tc>
      </w:tr>
      <w:tr w:rsidR="00C45C72" w:rsidRPr="00962CB2" w14:paraId="290145CE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2BC43B03" w14:textId="77777777" w:rsidR="00C45C72" w:rsidRPr="008071CF" w:rsidRDefault="00C45C72" w:rsidP="00E05A0C">
            <w:pPr>
              <w:spacing w:after="240"/>
              <w:ind w:left="720"/>
            </w:pPr>
            <w:r>
              <w:t>AST increased</w:t>
            </w:r>
          </w:p>
        </w:tc>
        <w:tc>
          <w:tcPr>
            <w:tcW w:w="3818" w:type="dxa"/>
            <w:vAlign w:val="center"/>
          </w:tcPr>
          <w:p w14:paraId="2218B5C0" w14:textId="77777777" w:rsidR="00C45C72" w:rsidRPr="00962CB2" w:rsidRDefault="00C45C72" w:rsidP="00E05A0C">
            <w:pPr>
              <w:spacing w:after="240"/>
              <w:jc w:val="center"/>
            </w:pPr>
            <w:r>
              <w:t>144 (1.6)</w:t>
            </w:r>
          </w:p>
        </w:tc>
      </w:tr>
      <w:tr w:rsidR="00C45C72" w:rsidRPr="00962CB2" w14:paraId="0C0D1610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30DFB0C3" w14:textId="77777777" w:rsidR="00C45C72" w:rsidRPr="008071CF" w:rsidRDefault="00C45C72" w:rsidP="00E05A0C">
            <w:pPr>
              <w:spacing w:after="240"/>
              <w:ind w:left="720"/>
            </w:pPr>
            <w:r>
              <w:t>Urinary tract infection</w:t>
            </w:r>
          </w:p>
        </w:tc>
        <w:tc>
          <w:tcPr>
            <w:tcW w:w="3818" w:type="dxa"/>
            <w:vAlign w:val="center"/>
          </w:tcPr>
          <w:p w14:paraId="108CFE86" w14:textId="77777777" w:rsidR="00C45C72" w:rsidRPr="00962CB2" w:rsidRDefault="00C45C72" w:rsidP="00E05A0C">
            <w:pPr>
              <w:spacing w:after="240"/>
              <w:jc w:val="center"/>
            </w:pPr>
            <w:r>
              <w:t>136 (1.5)</w:t>
            </w:r>
          </w:p>
        </w:tc>
      </w:tr>
      <w:tr w:rsidR="00C45C72" w:rsidRPr="00962CB2" w14:paraId="6C68CFE2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6D14288F" w14:textId="77777777" w:rsidR="00C45C72" w:rsidRPr="008071CF" w:rsidRDefault="00C45C72" w:rsidP="00E05A0C">
            <w:pPr>
              <w:spacing w:after="240"/>
              <w:ind w:left="720"/>
            </w:pPr>
            <w:r>
              <w:t>Pulmonary embolism</w:t>
            </w:r>
          </w:p>
        </w:tc>
        <w:tc>
          <w:tcPr>
            <w:tcW w:w="3818" w:type="dxa"/>
            <w:vAlign w:val="center"/>
          </w:tcPr>
          <w:p w14:paraId="3964D5BF" w14:textId="77777777" w:rsidR="00C45C72" w:rsidRPr="00962CB2" w:rsidRDefault="00C45C72" w:rsidP="00E05A0C">
            <w:pPr>
              <w:spacing w:after="240"/>
              <w:jc w:val="center"/>
            </w:pPr>
            <w:r>
              <w:t>131 (1.5)</w:t>
            </w:r>
          </w:p>
        </w:tc>
      </w:tr>
      <w:tr w:rsidR="00C45C72" w:rsidRPr="00962CB2" w14:paraId="2D6192C1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0BFC0698" w14:textId="77777777" w:rsidR="00C45C72" w:rsidRPr="008071CF" w:rsidRDefault="00C45C72" w:rsidP="00E05A0C">
            <w:pPr>
              <w:spacing w:after="240"/>
              <w:ind w:left="720"/>
            </w:pPr>
            <w:proofErr w:type="spellStart"/>
            <w:r>
              <w:t>Diarrhea</w:t>
            </w:r>
            <w:proofErr w:type="spellEnd"/>
          </w:p>
        </w:tc>
        <w:tc>
          <w:tcPr>
            <w:tcW w:w="3818" w:type="dxa"/>
            <w:vAlign w:val="center"/>
          </w:tcPr>
          <w:p w14:paraId="5E95A180" w14:textId="77777777" w:rsidR="00C45C72" w:rsidRPr="00962CB2" w:rsidRDefault="00C45C72" w:rsidP="00E05A0C">
            <w:pPr>
              <w:spacing w:after="240"/>
              <w:jc w:val="center"/>
            </w:pPr>
            <w:r>
              <w:t>130 (1.5)</w:t>
            </w:r>
          </w:p>
        </w:tc>
      </w:tr>
      <w:tr w:rsidR="00C45C72" w:rsidRPr="00962CB2" w14:paraId="3251E299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1347B522" w14:textId="77777777" w:rsidR="00C45C72" w:rsidRPr="008071CF" w:rsidRDefault="00C45C72" w:rsidP="00E05A0C">
            <w:pPr>
              <w:spacing w:after="240"/>
              <w:ind w:left="720"/>
            </w:pPr>
            <w:r>
              <w:t>Decreased appetite</w:t>
            </w:r>
          </w:p>
        </w:tc>
        <w:tc>
          <w:tcPr>
            <w:tcW w:w="3818" w:type="dxa"/>
            <w:vAlign w:val="center"/>
          </w:tcPr>
          <w:p w14:paraId="40FC839D" w14:textId="77777777" w:rsidR="00C45C72" w:rsidRPr="00962CB2" w:rsidRDefault="00C45C72" w:rsidP="00E05A0C">
            <w:pPr>
              <w:spacing w:after="240"/>
              <w:jc w:val="center"/>
            </w:pPr>
            <w:r>
              <w:t>125 (1.4)</w:t>
            </w:r>
          </w:p>
        </w:tc>
      </w:tr>
      <w:tr w:rsidR="00C45C72" w:rsidRPr="00962CB2" w14:paraId="00651965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0A6EC2C7" w14:textId="77777777" w:rsidR="00C45C72" w:rsidRPr="008071CF" w:rsidRDefault="00C45C72" w:rsidP="00E05A0C">
            <w:pPr>
              <w:spacing w:after="240"/>
              <w:ind w:left="720"/>
            </w:pPr>
            <w:r>
              <w:t>ALT increased</w:t>
            </w:r>
          </w:p>
        </w:tc>
        <w:tc>
          <w:tcPr>
            <w:tcW w:w="3818" w:type="dxa"/>
            <w:vAlign w:val="center"/>
          </w:tcPr>
          <w:p w14:paraId="563312CD" w14:textId="77777777" w:rsidR="00C45C72" w:rsidRPr="00962CB2" w:rsidRDefault="00C45C72" w:rsidP="00E05A0C">
            <w:pPr>
              <w:spacing w:after="240"/>
              <w:jc w:val="center"/>
            </w:pPr>
            <w:r>
              <w:t>120 (1.3)</w:t>
            </w:r>
          </w:p>
        </w:tc>
      </w:tr>
      <w:tr w:rsidR="00C45C72" w:rsidRPr="00962CB2" w14:paraId="6B951FA3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418BDFC7" w14:textId="77777777" w:rsidR="00C45C72" w:rsidRPr="008071CF" w:rsidRDefault="00C45C72" w:rsidP="00E05A0C">
            <w:pPr>
              <w:spacing w:after="240"/>
              <w:ind w:left="720"/>
            </w:pPr>
            <w:r>
              <w:t>Asthenia</w:t>
            </w:r>
          </w:p>
        </w:tc>
        <w:tc>
          <w:tcPr>
            <w:tcW w:w="3818" w:type="dxa"/>
            <w:vAlign w:val="center"/>
          </w:tcPr>
          <w:p w14:paraId="2E14B5F4" w14:textId="77777777" w:rsidR="00C45C72" w:rsidRPr="00962CB2" w:rsidRDefault="00C45C72" w:rsidP="00E05A0C">
            <w:pPr>
              <w:spacing w:after="240"/>
              <w:jc w:val="center"/>
            </w:pPr>
            <w:r>
              <w:t>119 (1.3)</w:t>
            </w:r>
          </w:p>
        </w:tc>
      </w:tr>
      <w:tr w:rsidR="00C45C72" w:rsidRPr="00962CB2" w14:paraId="0B56ACF8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52EBB3CA" w14:textId="77777777" w:rsidR="00C45C72" w:rsidRPr="008071CF" w:rsidRDefault="00C45C72" w:rsidP="00E05A0C">
            <w:pPr>
              <w:spacing w:after="240"/>
              <w:ind w:left="720"/>
            </w:pPr>
            <w:r>
              <w:t>Hypertension</w:t>
            </w:r>
          </w:p>
        </w:tc>
        <w:tc>
          <w:tcPr>
            <w:tcW w:w="3818" w:type="dxa"/>
            <w:vAlign w:val="center"/>
          </w:tcPr>
          <w:p w14:paraId="375D24B9" w14:textId="77777777" w:rsidR="00C45C72" w:rsidRPr="00962CB2" w:rsidRDefault="00C45C72" w:rsidP="00E05A0C">
            <w:pPr>
              <w:spacing w:after="240"/>
              <w:jc w:val="center"/>
            </w:pPr>
            <w:r>
              <w:t>118 (1.3)</w:t>
            </w:r>
          </w:p>
        </w:tc>
      </w:tr>
      <w:tr w:rsidR="00C45C72" w:rsidRPr="00962CB2" w14:paraId="04D09EDB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17365ED1" w14:textId="77777777" w:rsidR="00C45C72" w:rsidRPr="008071CF" w:rsidRDefault="00C45C72" w:rsidP="00E05A0C">
            <w:pPr>
              <w:spacing w:after="240"/>
              <w:ind w:left="720"/>
            </w:pPr>
            <w:r>
              <w:t>Abdominal pain</w:t>
            </w:r>
          </w:p>
        </w:tc>
        <w:tc>
          <w:tcPr>
            <w:tcW w:w="3818" w:type="dxa"/>
            <w:vAlign w:val="center"/>
          </w:tcPr>
          <w:p w14:paraId="1BE03EA9" w14:textId="77777777" w:rsidR="00C45C72" w:rsidRPr="00962CB2" w:rsidRDefault="00C45C72" w:rsidP="00E05A0C">
            <w:pPr>
              <w:spacing w:after="240"/>
              <w:jc w:val="center"/>
            </w:pPr>
            <w:r>
              <w:t>114 (1.3)</w:t>
            </w:r>
          </w:p>
        </w:tc>
      </w:tr>
      <w:tr w:rsidR="00C45C72" w:rsidRPr="00962CB2" w14:paraId="03A664A0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526AF9A5" w14:textId="77777777" w:rsidR="00C45C72" w:rsidRPr="008071CF" w:rsidRDefault="00C45C72" w:rsidP="00E05A0C">
            <w:pPr>
              <w:spacing w:after="240"/>
              <w:ind w:left="720"/>
            </w:pPr>
            <w:proofErr w:type="spellStart"/>
            <w:r>
              <w:t>Hyperglycemia</w:t>
            </w:r>
            <w:proofErr w:type="spellEnd"/>
          </w:p>
        </w:tc>
        <w:tc>
          <w:tcPr>
            <w:tcW w:w="3818" w:type="dxa"/>
            <w:vAlign w:val="center"/>
          </w:tcPr>
          <w:p w14:paraId="6CF810B8" w14:textId="77777777" w:rsidR="00C45C72" w:rsidRPr="00962CB2" w:rsidRDefault="00C45C72" w:rsidP="00E05A0C">
            <w:pPr>
              <w:spacing w:after="240"/>
              <w:jc w:val="center"/>
            </w:pPr>
            <w:r>
              <w:t>114 (1.3)</w:t>
            </w:r>
          </w:p>
        </w:tc>
      </w:tr>
      <w:tr w:rsidR="00C45C72" w:rsidRPr="00962CB2" w14:paraId="5DF51F17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216EF251" w14:textId="77777777" w:rsidR="00C45C72" w:rsidRPr="008071CF" w:rsidRDefault="00C45C72" w:rsidP="00E05A0C">
            <w:pPr>
              <w:spacing w:after="240"/>
              <w:ind w:left="720"/>
            </w:pPr>
            <w:r>
              <w:t>Pneumonitis</w:t>
            </w:r>
          </w:p>
        </w:tc>
        <w:tc>
          <w:tcPr>
            <w:tcW w:w="3818" w:type="dxa"/>
            <w:vAlign w:val="center"/>
          </w:tcPr>
          <w:p w14:paraId="3852DD00" w14:textId="77777777" w:rsidR="00C45C72" w:rsidRPr="00962CB2" w:rsidRDefault="00C45C72" w:rsidP="00E05A0C">
            <w:pPr>
              <w:spacing w:after="240"/>
              <w:jc w:val="center"/>
            </w:pPr>
            <w:r>
              <w:t>112 (1.3)</w:t>
            </w:r>
          </w:p>
        </w:tc>
      </w:tr>
      <w:tr w:rsidR="00C45C72" w:rsidRPr="00962CB2" w14:paraId="557C37A9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1FB6AA3F" w14:textId="77777777" w:rsidR="00C45C72" w:rsidRPr="008071CF" w:rsidRDefault="00C45C72" w:rsidP="00E05A0C">
            <w:pPr>
              <w:spacing w:after="240"/>
              <w:ind w:left="720"/>
            </w:pPr>
            <w:r>
              <w:t>Blood ALP increased</w:t>
            </w:r>
          </w:p>
        </w:tc>
        <w:tc>
          <w:tcPr>
            <w:tcW w:w="3818" w:type="dxa"/>
            <w:vAlign w:val="center"/>
          </w:tcPr>
          <w:p w14:paraId="3DADF426" w14:textId="77777777" w:rsidR="00C45C72" w:rsidRPr="00962CB2" w:rsidRDefault="00C45C72" w:rsidP="00E05A0C">
            <w:pPr>
              <w:spacing w:after="240"/>
              <w:jc w:val="center"/>
            </w:pPr>
            <w:r>
              <w:t>107 (1.2)</w:t>
            </w:r>
          </w:p>
        </w:tc>
      </w:tr>
      <w:tr w:rsidR="00C45C72" w:rsidRPr="00962CB2" w14:paraId="68B79784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197030C7" w14:textId="77777777" w:rsidR="00C45C72" w:rsidRPr="008071CF" w:rsidRDefault="00C45C72" w:rsidP="00E05A0C">
            <w:pPr>
              <w:spacing w:after="240"/>
              <w:ind w:left="720"/>
            </w:pPr>
            <w:r>
              <w:t>Dehydration</w:t>
            </w:r>
          </w:p>
        </w:tc>
        <w:tc>
          <w:tcPr>
            <w:tcW w:w="3818" w:type="dxa"/>
            <w:vAlign w:val="center"/>
          </w:tcPr>
          <w:p w14:paraId="000C08BB" w14:textId="77777777" w:rsidR="00C45C72" w:rsidRPr="00962CB2" w:rsidRDefault="00C45C72" w:rsidP="00E05A0C">
            <w:pPr>
              <w:spacing w:after="240"/>
              <w:jc w:val="center"/>
            </w:pPr>
            <w:r>
              <w:t>104 (1.2)</w:t>
            </w:r>
          </w:p>
        </w:tc>
      </w:tr>
      <w:tr w:rsidR="00C45C72" w:rsidRPr="00962CB2" w14:paraId="1C1A385A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663C9BE3" w14:textId="77777777" w:rsidR="00C45C72" w:rsidRDefault="00C45C72" w:rsidP="00E05A0C">
            <w:pPr>
              <w:spacing w:after="240"/>
              <w:ind w:left="720"/>
            </w:pPr>
            <w:r>
              <w:t>Back pain</w:t>
            </w:r>
          </w:p>
        </w:tc>
        <w:tc>
          <w:tcPr>
            <w:tcW w:w="3818" w:type="dxa"/>
            <w:vAlign w:val="center"/>
          </w:tcPr>
          <w:p w14:paraId="3E354163" w14:textId="77777777" w:rsidR="00C45C72" w:rsidRDefault="00C45C72" w:rsidP="00E05A0C">
            <w:pPr>
              <w:spacing w:after="240"/>
              <w:jc w:val="center"/>
            </w:pPr>
            <w:r>
              <w:t>103 (1.2)</w:t>
            </w:r>
          </w:p>
        </w:tc>
      </w:tr>
      <w:tr w:rsidR="00C45C72" w:rsidRPr="00962CB2" w14:paraId="601A2444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34F08FD1" w14:textId="77777777" w:rsidR="00C45C72" w:rsidRPr="008071CF" w:rsidRDefault="00C45C72" w:rsidP="00E05A0C">
            <w:pPr>
              <w:spacing w:after="240"/>
              <w:ind w:left="720"/>
            </w:pPr>
            <w:r>
              <w:t>Pleural effusion</w:t>
            </w:r>
          </w:p>
        </w:tc>
        <w:tc>
          <w:tcPr>
            <w:tcW w:w="3818" w:type="dxa"/>
            <w:vAlign w:val="center"/>
          </w:tcPr>
          <w:p w14:paraId="0BCA0478" w14:textId="77777777" w:rsidR="00C45C72" w:rsidRPr="00962CB2" w:rsidRDefault="00C45C72" w:rsidP="00E05A0C">
            <w:pPr>
              <w:spacing w:after="240"/>
              <w:jc w:val="center"/>
            </w:pPr>
            <w:r>
              <w:t>103 (1.2)</w:t>
            </w:r>
          </w:p>
        </w:tc>
      </w:tr>
      <w:tr w:rsidR="00C45C72" w:rsidRPr="00962CB2" w14:paraId="16B0FE33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65EE3924" w14:textId="77777777" w:rsidR="00C45C72" w:rsidRPr="008071CF" w:rsidRDefault="00C45C72" w:rsidP="00E05A0C">
            <w:pPr>
              <w:spacing w:after="240"/>
              <w:ind w:left="720"/>
            </w:pPr>
            <w:proofErr w:type="spellStart"/>
            <w:r>
              <w:t>Hypokalemia</w:t>
            </w:r>
            <w:proofErr w:type="spellEnd"/>
          </w:p>
        </w:tc>
        <w:tc>
          <w:tcPr>
            <w:tcW w:w="3818" w:type="dxa"/>
            <w:vAlign w:val="center"/>
          </w:tcPr>
          <w:p w14:paraId="7F12FE41" w14:textId="77777777" w:rsidR="00C45C72" w:rsidRPr="00962CB2" w:rsidRDefault="00C45C72" w:rsidP="00E05A0C">
            <w:pPr>
              <w:spacing w:after="240"/>
              <w:jc w:val="center"/>
            </w:pPr>
            <w:r>
              <w:t>97 (1.1)</w:t>
            </w:r>
          </w:p>
        </w:tc>
      </w:tr>
      <w:tr w:rsidR="00C45C72" w:rsidRPr="00962CB2" w14:paraId="0C85177A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1F14A44D" w14:textId="77777777" w:rsidR="00C45C72" w:rsidRPr="008071CF" w:rsidRDefault="00C45C72" w:rsidP="00E05A0C">
            <w:pPr>
              <w:spacing w:after="240"/>
              <w:ind w:left="720"/>
            </w:pPr>
            <w:r>
              <w:t>Acute kidney injury</w:t>
            </w:r>
          </w:p>
        </w:tc>
        <w:tc>
          <w:tcPr>
            <w:tcW w:w="3818" w:type="dxa"/>
            <w:vAlign w:val="center"/>
          </w:tcPr>
          <w:p w14:paraId="75EFD32B" w14:textId="77777777" w:rsidR="00C45C72" w:rsidRPr="00962CB2" w:rsidRDefault="00C45C72" w:rsidP="00E05A0C">
            <w:pPr>
              <w:spacing w:after="240"/>
              <w:jc w:val="center"/>
            </w:pPr>
            <w:r>
              <w:t>95 (1.1)</w:t>
            </w:r>
          </w:p>
        </w:tc>
      </w:tr>
      <w:tr w:rsidR="00C45C72" w:rsidRPr="00962CB2" w14:paraId="1CFD55F7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68E26ABA" w14:textId="77777777" w:rsidR="00C45C72" w:rsidRPr="008071CF" w:rsidRDefault="00C45C72" w:rsidP="00E05A0C">
            <w:pPr>
              <w:spacing w:after="240"/>
              <w:ind w:left="720"/>
            </w:pPr>
            <w:r>
              <w:t>Vomiting</w:t>
            </w:r>
          </w:p>
        </w:tc>
        <w:tc>
          <w:tcPr>
            <w:tcW w:w="3818" w:type="dxa"/>
            <w:vAlign w:val="center"/>
          </w:tcPr>
          <w:p w14:paraId="51253F61" w14:textId="77777777" w:rsidR="00C45C72" w:rsidRPr="00962CB2" w:rsidRDefault="00C45C72" w:rsidP="00E05A0C">
            <w:pPr>
              <w:spacing w:after="240"/>
              <w:jc w:val="center"/>
            </w:pPr>
            <w:r>
              <w:t>91 (1.0)</w:t>
            </w:r>
          </w:p>
        </w:tc>
      </w:tr>
      <w:tr w:rsidR="00C45C72" w:rsidRPr="00962CB2" w14:paraId="338DA4FA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3DD7A385" w14:textId="77777777" w:rsidR="00C45C72" w:rsidRPr="008071CF" w:rsidRDefault="00C45C72" w:rsidP="00E05A0C">
            <w:pPr>
              <w:spacing w:after="240"/>
              <w:ind w:left="720"/>
            </w:pPr>
            <w:r>
              <w:lastRenderedPageBreak/>
              <w:t>Sepsis</w:t>
            </w:r>
          </w:p>
        </w:tc>
        <w:tc>
          <w:tcPr>
            <w:tcW w:w="3818" w:type="dxa"/>
            <w:vAlign w:val="center"/>
          </w:tcPr>
          <w:p w14:paraId="14A90767" w14:textId="77777777" w:rsidR="00C45C72" w:rsidRPr="00962CB2" w:rsidRDefault="00C45C72" w:rsidP="00E05A0C">
            <w:pPr>
              <w:spacing w:after="240"/>
              <w:jc w:val="center"/>
            </w:pPr>
            <w:r>
              <w:t>86 (1.0)</w:t>
            </w:r>
          </w:p>
        </w:tc>
      </w:tr>
      <w:tr w:rsidR="00C45C72" w:rsidRPr="00962CB2" w14:paraId="0F1240F2" w14:textId="77777777" w:rsidTr="00E05A0C">
        <w:trPr>
          <w:trHeight w:val="427"/>
        </w:trPr>
        <w:tc>
          <w:tcPr>
            <w:tcW w:w="5198" w:type="dxa"/>
            <w:vAlign w:val="center"/>
          </w:tcPr>
          <w:p w14:paraId="5BFEEB40" w14:textId="77777777" w:rsidR="00C45C72" w:rsidRPr="008071CF" w:rsidRDefault="00C45C72" w:rsidP="00E05A0C">
            <w:pPr>
              <w:spacing w:after="240"/>
              <w:ind w:left="720"/>
            </w:pPr>
            <w:r>
              <w:t>Colitis</w:t>
            </w:r>
          </w:p>
        </w:tc>
        <w:tc>
          <w:tcPr>
            <w:tcW w:w="3818" w:type="dxa"/>
            <w:vAlign w:val="center"/>
          </w:tcPr>
          <w:p w14:paraId="5D93EDAF" w14:textId="77777777" w:rsidR="00C45C72" w:rsidRPr="00962CB2" w:rsidRDefault="00C45C72" w:rsidP="00E05A0C">
            <w:pPr>
              <w:spacing w:after="240"/>
              <w:jc w:val="center"/>
            </w:pPr>
            <w:r>
              <w:t>85 (1.0)</w:t>
            </w:r>
          </w:p>
        </w:tc>
      </w:tr>
    </w:tbl>
    <w:p w14:paraId="4A524CBE" w14:textId="77777777" w:rsidR="00C45C72" w:rsidRPr="00962CB2" w:rsidRDefault="00C45C72" w:rsidP="00C45C72">
      <w:pPr>
        <w:spacing w:after="240"/>
      </w:pPr>
      <w:r w:rsidRPr="00962CB2">
        <w:t>Data are n (%).</w:t>
      </w:r>
    </w:p>
    <w:p w14:paraId="52570424" w14:textId="77777777" w:rsidR="00C45C72" w:rsidRDefault="00C45C72" w:rsidP="00C45C72">
      <w:pPr>
        <w:spacing w:after="240"/>
        <w:rPr>
          <w:b/>
          <w:bCs/>
        </w:rPr>
      </w:pPr>
      <w:r w:rsidRPr="00962CB2">
        <w:t>AE, adverse event</w:t>
      </w:r>
      <w:r>
        <w:t>; ALP, alkaline phosphatase; ALT, alanine aminotransferase; AST aspartate aminotransferase</w:t>
      </w:r>
      <w:r w:rsidRPr="00962CB2">
        <w:t>.</w:t>
      </w:r>
    </w:p>
    <w:p w14:paraId="6F46C13A" w14:textId="77777777" w:rsidR="00C45C72" w:rsidRDefault="00C45C72" w:rsidP="00C45C72">
      <w:pPr>
        <w:spacing w:after="240"/>
        <w:rPr>
          <w:b/>
          <w:bCs/>
        </w:rPr>
      </w:pPr>
      <w:r>
        <w:rPr>
          <w:b/>
          <w:bCs/>
        </w:rPr>
        <w:br w:type="page"/>
      </w:r>
    </w:p>
    <w:p w14:paraId="086FBA58" w14:textId="77777777" w:rsidR="00C45C72" w:rsidRDefault="00C45C72" w:rsidP="00C45C72">
      <w:pPr>
        <w:spacing w:after="240" w:line="480" w:lineRule="auto"/>
        <w:rPr>
          <w:b/>
          <w:bCs/>
        </w:rPr>
      </w:pPr>
      <w:r w:rsidRPr="26D6561A">
        <w:rPr>
          <w:b/>
          <w:bCs/>
        </w:rPr>
        <w:lastRenderedPageBreak/>
        <w:t>Table A</w:t>
      </w:r>
      <w:r>
        <w:rPr>
          <w:b/>
          <w:bCs/>
        </w:rPr>
        <w:t>.</w:t>
      </w:r>
      <w:r w:rsidRPr="26D6561A">
        <w:rPr>
          <w:b/>
          <w:bCs/>
        </w:rPr>
        <w:t xml:space="preserve">3. </w:t>
      </w:r>
      <w:r w:rsidRPr="005C7F4A">
        <w:t>All-cause</w:t>
      </w:r>
      <w:r>
        <w:rPr>
          <w:b/>
          <w:bCs/>
        </w:rPr>
        <w:t xml:space="preserve"> </w:t>
      </w:r>
      <w:r>
        <w:t>s</w:t>
      </w:r>
      <w:r w:rsidRPr="005B0F91">
        <w:t>erious adverse events occurring in ≥1% of patients in the 31-trial pooled safety dataset.</w:t>
      </w:r>
    </w:p>
    <w:tbl>
      <w:tblPr>
        <w:tblStyle w:val="TableGrid"/>
        <w:tblW w:w="8810" w:type="dxa"/>
        <w:tblLook w:val="04A0" w:firstRow="1" w:lastRow="0" w:firstColumn="1" w:lastColumn="0" w:noHBand="0" w:noVBand="1"/>
      </w:tblPr>
      <w:tblGrid>
        <w:gridCol w:w="4706"/>
        <w:gridCol w:w="4104"/>
      </w:tblGrid>
      <w:tr w:rsidR="00C45C72" w:rsidRPr="00962CB2" w14:paraId="1B8667E6" w14:textId="77777777" w:rsidTr="00E05A0C">
        <w:trPr>
          <w:trHeight w:val="643"/>
        </w:trPr>
        <w:tc>
          <w:tcPr>
            <w:tcW w:w="4706" w:type="dxa"/>
            <w:shd w:val="clear" w:color="auto" w:fill="D9D9D9" w:themeFill="background1" w:themeFillShade="D9"/>
          </w:tcPr>
          <w:p w14:paraId="414C8794" w14:textId="77777777" w:rsidR="00C45C72" w:rsidRPr="00962CB2" w:rsidRDefault="00C45C72" w:rsidP="00E05A0C">
            <w:pPr>
              <w:spacing w:after="240"/>
              <w:rPr>
                <w:b/>
                <w:bCs/>
              </w:rPr>
            </w:pPr>
            <w:bookmarkStart w:id="1" w:name="_Hlk131768305"/>
          </w:p>
        </w:tc>
        <w:tc>
          <w:tcPr>
            <w:tcW w:w="4104" w:type="dxa"/>
            <w:shd w:val="clear" w:color="auto" w:fill="D9D9D9" w:themeFill="background1" w:themeFillShade="D9"/>
            <w:vAlign w:val="center"/>
          </w:tcPr>
          <w:p w14:paraId="2FFA08CA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1-trial pooled safety dataset</w:t>
            </w:r>
          </w:p>
          <w:p w14:paraId="263006ED" w14:textId="77777777" w:rsidR="00C45C72" w:rsidRPr="00962CB2" w:rsidRDefault="00C45C72" w:rsidP="00E05A0C">
            <w:pPr>
              <w:spacing w:after="24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Pr="00962CB2">
              <w:rPr>
                <w:b/>
                <w:bCs/>
              </w:rPr>
              <w:t>=8937</w:t>
            </w:r>
          </w:p>
        </w:tc>
      </w:tr>
      <w:tr w:rsidR="00C45C72" w:rsidRPr="00962CB2" w14:paraId="618EC5C1" w14:textId="77777777" w:rsidTr="00E05A0C">
        <w:trPr>
          <w:trHeight w:val="419"/>
        </w:trPr>
        <w:tc>
          <w:tcPr>
            <w:tcW w:w="4706" w:type="dxa"/>
          </w:tcPr>
          <w:p w14:paraId="0E4CA612" w14:textId="77777777" w:rsidR="00C45C72" w:rsidRPr="008071CF" w:rsidRDefault="00C45C72" w:rsidP="00E05A0C">
            <w:pPr>
              <w:spacing w:after="240"/>
            </w:pPr>
            <w:r>
              <w:t>Pneumonia</w:t>
            </w:r>
          </w:p>
        </w:tc>
        <w:tc>
          <w:tcPr>
            <w:tcW w:w="4104" w:type="dxa"/>
            <w:vAlign w:val="center"/>
          </w:tcPr>
          <w:p w14:paraId="2D8BA6E7" w14:textId="77777777" w:rsidR="00C45C72" w:rsidRPr="00962CB2" w:rsidRDefault="00C45C72" w:rsidP="00E05A0C">
            <w:pPr>
              <w:spacing w:after="240"/>
              <w:jc w:val="center"/>
            </w:pPr>
            <w:r>
              <w:t>353 (3.9)</w:t>
            </w:r>
          </w:p>
        </w:tc>
      </w:tr>
      <w:tr w:rsidR="00C45C72" w:rsidRPr="00962CB2" w14:paraId="5F5CA863" w14:textId="77777777" w:rsidTr="00E05A0C">
        <w:trPr>
          <w:trHeight w:val="419"/>
        </w:trPr>
        <w:tc>
          <w:tcPr>
            <w:tcW w:w="4706" w:type="dxa"/>
          </w:tcPr>
          <w:p w14:paraId="3D457526" w14:textId="77777777" w:rsidR="00C45C72" w:rsidRPr="008071CF" w:rsidRDefault="00C45C72" w:rsidP="00E05A0C">
            <w:pPr>
              <w:spacing w:after="240"/>
            </w:pPr>
            <w:r>
              <w:t>Pneumonitis</w:t>
            </w:r>
          </w:p>
        </w:tc>
        <w:tc>
          <w:tcPr>
            <w:tcW w:w="4104" w:type="dxa"/>
          </w:tcPr>
          <w:p w14:paraId="2CAC0C32" w14:textId="77777777" w:rsidR="00C45C72" w:rsidRPr="00962CB2" w:rsidRDefault="00C45C72" w:rsidP="00E05A0C">
            <w:pPr>
              <w:spacing w:after="240"/>
              <w:jc w:val="center"/>
            </w:pPr>
            <w:r>
              <w:t>157 (1.8)</w:t>
            </w:r>
          </w:p>
        </w:tc>
      </w:tr>
      <w:tr w:rsidR="00C45C72" w:rsidRPr="00962CB2" w14:paraId="093BF832" w14:textId="77777777" w:rsidTr="00E05A0C">
        <w:trPr>
          <w:trHeight w:val="419"/>
        </w:trPr>
        <w:tc>
          <w:tcPr>
            <w:tcW w:w="4706" w:type="dxa"/>
          </w:tcPr>
          <w:p w14:paraId="00B4D016" w14:textId="77777777" w:rsidR="00C45C72" w:rsidRPr="008071CF" w:rsidRDefault="00C45C72" w:rsidP="00E05A0C">
            <w:pPr>
              <w:spacing w:after="240"/>
            </w:pPr>
            <w:r w:rsidRPr="00640CAB">
              <w:t>Pleural effusion</w:t>
            </w:r>
          </w:p>
        </w:tc>
        <w:tc>
          <w:tcPr>
            <w:tcW w:w="4104" w:type="dxa"/>
          </w:tcPr>
          <w:p w14:paraId="339F819B" w14:textId="77777777" w:rsidR="00C45C72" w:rsidRPr="00962CB2" w:rsidRDefault="00C45C72" w:rsidP="00E05A0C">
            <w:pPr>
              <w:spacing w:after="240"/>
              <w:jc w:val="center"/>
            </w:pPr>
            <w:r>
              <w:t>115 (1.3)</w:t>
            </w:r>
          </w:p>
        </w:tc>
      </w:tr>
      <w:tr w:rsidR="00C45C72" w:rsidRPr="00962CB2" w14:paraId="384E92A8" w14:textId="77777777" w:rsidTr="00E05A0C">
        <w:trPr>
          <w:trHeight w:val="419"/>
        </w:trPr>
        <w:tc>
          <w:tcPr>
            <w:tcW w:w="4706" w:type="dxa"/>
          </w:tcPr>
          <w:p w14:paraId="5CAD4FD2" w14:textId="77777777" w:rsidR="00C45C72" w:rsidRPr="008071CF" w:rsidRDefault="00C45C72" w:rsidP="00E05A0C">
            <w:pPr>
              <w:spacing w:after="240"/>
            </w:pPr>
            <w:proofErr w:type="spellStart"/>
            <w:r>
              <w:t>Anemia</w:t>
            </w:r>
            <w:proofErr w:type="spellEnd"/>
          </w:p>
        </w:tc>
        <w:tc>
          <w:tcPr>
            <w:tcW w:w="4104" w:type="dxa"/>
          </w:tcPr>
          <w:p w14:paraId="7FDC0F94" w14:textId="77777777" w:rsidR="00C45C72" w:rsidRPr="00962CB2" w:rsidRDefault="00C45C72" w:rsidP="00E05A0C">
            <w:pPr>
              <w:spacing w:after="240"/>
              <w:jc w:val="center"/>
            </w:pPr>
            <w:r>
              <w:t>111 (1.2)</w:t>
            </w:r>
          </w:p>
        </w:tc>
      </w:tr>
      <w:tr w:rsidR="00C45C72" w:rsidRPr="00962CB2" w14:paraId="33F049B7" w14:textId="77777777" w:rsidTr="00E05A0C">
        <w:trPr>
          <w:trHeight w:val="419"/>
        </w:trPr>
        <w:tc>
          <w:tcPr>
            <w:tcW w:w="4706" w:type="dxa"/>
          </w:tcPr>
          <w:p w14:paraId="395D1478" w14:textId="77777777" w:rsidR="00C45C72" w:rsidRPr="008071CF" w:rsidRDefault="00C45C72" w:rsidP="00E05A0C">
            <w:pPr>
              <w:spacing w:after="240"/>
            </w:pPr>
            <w:r>
              <w:t>Urinary tract infection</w:t>
            </w:r>
          </w:p>
        </w:tc>
        <w:tc>
          <w:tcPr>
            <w:tcW w:w="4104" w:type="dxa"/>
          </w:tcPr>
          <w:p w14:paraId="42E7067A" w14:textId="77777777" w:rsidR="00C45C72" w:rsidRPr="00962CB2" w:rsidRDefault="00C45C72" w:rsidP="00E05A0C">
            <w:pPr>
              <w:spacing w:after="240"/>
              <w:jc w:val="center"/>
            </w:pPr>
            <w:r>
              <w:t>106 (1.2)</w:t>
            </w:r>
          </w:p>
        </w:tc>
      </w:tr>
      <w:tr w:rsidR="00C45C72" w:rsidRPr="00962CB2" w14:paraId="7AA6E2F6" w14:textId="77777777" w:rsidTr="00E05A0C">
        <w:trPr>
          <w:trHeight w:val="419"/>
        </w:trPr>
        <w:tc>
          <w:tcPr>
            <w:tcW w:w="4706" w:type="dxa"/>
          </w:tcPr>
          <w:p w14:paraId="2448D1B1" w14:textId="77777777" w:rsidR="00C45C72" w:rsidRPr="008071CF" w:rsidRDefault="00C45C72" w:rsidP="00E05A0C">
            <w:pPr>
              <w:spacing w:after="240"/>
            </w:pPr>
            <w:proofErr w:type="spellStart"/>
            <w:r>
              <w:t>Dyspnea</w:t>
            </w:r>
            <w:proofErr w:type="spellEnd"/>
          </w:p>
        </w:tc>
        <w:tc>
          <w:tcPr>
            <w:tcW w:w="4104" w:type="dxa"/>
          </w:tcPr>
          <w:p w14:paraId="18A12F79" w14:textId="77777777" w:rsidR="00C45C72" w:rsidRPr="00962CB2" w:rsidRDefault="00C45C72" w:rsidP="00E05A0C">
            <w:pPr>
              <w:spacing w:after="240"/>
              <w:jc w:val="center"/>
            </w:pPr>
            <w:r>
              <w:t>104 (1.2)</w:t>
            </w:r>
          </w:p>
        </w:tc>
      </w:tr>
      <w:tr w:rsidR="00C45C72" w:rsidRPr="00962CB2" w14:paraId="77C37EE9" w14:textId="77777777" w:rsidTr="00E05A0C">
        <w:trPr>
          <w:trHeight w:val="419"/>
        </w:trPr>
        <w:tc>
          <w:tcPr>
            <w:tcW w:w="4706" w:type="dxa"/>
          </w:tcPr>
          <w:p w14:paraId="6F5DE56F" w14:textId="77777777" w:rsidR="00C45C72" w:rsidRPr="008071CF" w:rsidRDefault="00C45C72" w:rsidP="00E05A0C">
            <w:pPr>
              <w:spacing w:after="240"/>
            </w:pPr>
            <w:r>
              <w:t>Acute kidney injury</w:t>
            </w:r>
          </w:p>
        </w:tc>
        <w:tc>
          <w:tcPr>
            <w:tcW w:w="4104" w:type="dxa"/>
          </w:tcPr>
          <w:p w14:paraId="0037CD16" w14:textId="77777777" w:rsidR="00C45C72" w:rsidRPr="00962CB2" w:rsidRDefault="00C45C72" w:rsidP="00E05A0C">
            <w:pPr>
              <w:spacing w:after="240"/>
              <w:jc w:val="center"/>
            </w:pPr>
            <w:r>
              <w:t>103 (1.2)</w:t>
            </w:r>
          </w:p>
        </w:tc>
      </w:tr>
      <w:tr w:rsidR="00C45C72" w:rsidRPr="00962CB2" w14:paraId="6BCF2E8D" w14:textId="77777777" w:rsidTr="00E05A0C">
        <w:trPr>
          <w:trHeight w:val="419"/>
        </w:trPr>
        <w:tc>
          <w:tcPr>
            <w:tcW w:w="4706" w:type="dxa"/>
          </w:tcPr>
          <w:p w14:paraId="21E89A26" w14:textId="77777777" w:rsidR="00C45C72" w:rsidRPr="008071CF" w:rsidRDefault="00C45C72" w:rsidP="00E05A0C">
            <w:pPr>
              <w:spacing w:after="240"/>
            </w:pPr>
            <w:r>
              <w:t>Pyrexia</w:t>
            </w:r>
          </w:p>
        </w:tc>
        <w:tc>
          <w:tcPr>
            <w:tcW w:w="4104" w:type="dxa"/>
          </w:tcPr>
          <w:p w14:paraId="736E5C13" w14:textId="77777777" w:rsidR="00C45C72" w:rsidRPr="00962CB2" w:rsidRDefault="00C45C72" w:rsidP="00E05A0C">
            <w:pPr>
              <w:spacing w:after="240"/>
              <w:jc w:val="center"/>
            </w:pPr>
            <w:r>
              <w:t>103 (1.2)</w:t>
            </w:r>
          </w:p>
        </w:tc>
      </w:tr>
      <w:tr w:rsidR="00C45C72" w:rsidRPr="00962CB2" w14:paraId="144D13C0" w14:textId="77777777" w:rsidTr="00E05A0C">
        <w:trPr>
          <w:trHeight w:val="419"/>
        </w:trPr>
        <w:tc>
          <w:tcPr>
            <w:tcW w:w="4706" w:type="dxa"/>
          </w:tcPr>
          <w:p w14:paraId="0639B590" w14:textId="77777777" w:rsidR="00C45C72" w:rsidRPr="008071CF" w:rsidRDefault="00C45C72" w:rsidP="00E05A0C">
            <w:pPr>
              <w:spacing w:after="240"/>
            </w:pPr>
            <w:r>
              <w:t>Pulmonary embolism</w:t>
            </w:r>
          </w:p>
        </w:tc>
        <w:tc>
          <w:tcPr>
            <w:tcW w:w="4104" w:type="dxa"/>
          </w:tcPr>
          <w:p w14:paraId="6EF6FCCC" w14:textId="77777777" w:rsidR="00C45C72" w:rsidRPr="00962CB2" w:rsidRDefault="00C45C72" w:rsidP="00E05A0C">
            <w:pPr>
              <w:spacing w:after="240"/>
              <w:jc w:val="center"/>
            </w:pPr>
            <w:r>
              <w:t>101 (1.1)</w:t>
            </w:r>
          </w:p>
        </w:tc>
      </w:tr>
    </w:tbl>
    <w:bookmarkEnd w:id="1"/>
    <w:p w14:paraId="6BFB671E" w14:textId="77777777" w:rsidR="00C45C72" w:rsidRPr="00AC4BC1" w:rsidRDefault="00C45C72" w:rsidP="00C45C72">
      <w:pPr>
        <w:spacing w:after="240" w:line="480" w:lineRule="auto"/>
      </w:pPr>
      <w:r w:rsidRPr="00AC4BC1">
        <w:t>Data are n (%).</w:t>
      </w:r>
    </w:p>
    <w:p w14:paraId="26AFD6D9" w14:textId="77777777" w:rsidR="00C45C72" w:rsidRDefault="00C45C72" w:rsidP="00C45C72">
      <w:pPr>
        <w:rPr>
          <w:b/>
          <w:bCs/>
        </w:rPr>
      </w:pPr>
      <w:r>
        <w:rPr>
          <w:b/>
          <w:bCs/>
        </w:rPr>
        <w:br w:type="page"/>
      </w:r>
    </w:p>
    <w:p w14:paraId="42D1FA81" w14:textId="77777777" w:rsidR="00C45C72" w:rsidRDefault="00C45C72" w:rsidP="00C45C72">
      <w:pPr>
        <w:spacing w:after="240" w:line="480" w:lineRule="auto"/>
        <w:rPr>
          <w:b/>
          <w:bCs/>
        </w:rPr>
      </w:pPr>
      <w:r w:rsidRPr="26D6561A">
        <w:rPr>
          <w:b/>
          <w:bCs/>
        </w:rPr>
        <w:lastRenderedPageBreak/>
        <w:t>Table A</w:t>
      </w:r>
      <w:r>
        <w:rPr>
          <w:b/>
          <w:bCs/>
        </w:rPr>
        <w:t>.</w:t>
      </w:r>
      <w:r w:rsidRPr="26D6561A">
        <w:rPr>
          <w:b/>
          <w:bCs/>
        </w:rPr>
        <w:t xml:space="preserve">4. </w:t>
      </w:r>
      <w:r w:rsidRPr="005C7F4A">
        <w:t>All-cause</w:t>
      </w:r>
      <w:r>
        <w:rPr>
          <w:b/>
          <w:bCs/>
        </w:rPr>
        <w:t xml:space="preserve"> </w:t>
      </w:r>
      <w:r>
        <w:t>a</w:t>
      </w:r>
      <w:r w:rsidRPr="005B0F91">
        <w:t>dverse events leading to discontinuation of pembrolizumab in ≥20 patients in the 31-trial pooled safety dataset</w:t>
      </w:r>
      <w:r>
        <w:t>.</w:t>
      </w:r>
    </w:p>
    <w:tbl>
      <w:tblPr>
        <w:tblStyle w:val="TableGrid"/>
        <w:tblW w:w="8902" w:type="dxa"/>
        <w:tblLook w:val="04A0" w:firstRow="1" w:lastRow="0" w:firstColumn="1" w:lastColumn="0" w:noHBand="0" w:noVBand="1"/>
      </w:tblPr>
      <w:tblGrid>
        <w:gridCol w:w="4754"/>
        <w:gridCol w:w="4148"/>
      </w:tblGrid>
      <w:tr w:rsidR="00C45C72" w:rsidRPr="00962CB2" w14:paraId="74674ADB" w14:textId="77777777" w:rsidTr="00E05A0C">
        <w:trPr>
          <w:trHeight w:val="987"/>
        </w:trPr>
        <w:tc>
          <w:tcPr>
            <w:tcW w:w="4754" w:type="dxa"/>
            <w:shd w:val="clear" w:color="auto" w:fill="D9D9D9" w:themeFill="background1" w:themeFillShade="D9"/>
            <w:vAlign w:val="center"/>
          </w:tcPr>
          <w:p w14:paraId="0C83FF22" w14:textId="77777777" w:rsidR="00C45C72" w:rsidRPr="00962CB2" w:rsidRDefault="00C45C72" w:rsidP="00E05A0C">
            <w:pPr>
              <w:spacing w:after="240"/>
              <w:rPr>
                <w:b/>
                <w:bCs/>
              </w:rPr>
            </w:pPr>
          </w:p>
        </w:tc>
        <w:tc>
          <w:tcPr>
            <w:tcW w:w="4148" w:type="dxa"/>
            <w:shd w:val="clear" w:color="auto" w:fill="D9D9D9" w:themeFill="background1" w:themeFillShade="D9"/>
            <w:vAlign w:val="center"/>
          </w:tcPr>
          <w:p w14:paraId="3EDF6DC7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1-trial pooled safety dataset</w:t>
            </w:r>
          </w:p>
          <w:p w14:paraId="1C834E80" w14:textId="77777777" w:rsidR="00C45C72" w:rsidRPr="00962CB2" w:rsidRDefault="00C45C72" w:rsidP="00E05A0C">
            <w:pPr>
              <w:spacing w:after="24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Pr="00962CB2">
              <w:rPr>
                <w:b/>
                <w:bCs/>
              </w:rPr>
              <w:t>=8937</w:t>
            </w:r>
          </w:p>
        </w:tc>
      </w:tr>
      <w:tr w:rsidR="00C45C72" w:rsidRPr="00962CB2" w14:paraId="5A1F5652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39AFA2E7" w14:textId="77777777" w:rsidR="00C45C72" w:rsidRPr="008071CF" w:rsidRDefault="00C45C72" w:rsidP="00E05A0C">
            <w:pPr>
              <w:spacing w:after="240"/>
            </w:pPr>
            <w:r w:rsidRPr="00BA42AE">
              <w:t>Pneumonitis</w:t>
            </w:r>
          </w:p>
        </w:tc>
        <w:tc>
          <w:tcPr>
            <w:tcW w:w="4148" w:type="dxa"/>
            <w:vAlign w:val="center"/>
          </w:tcPr>
          <w:p w14:paraId="22094EC3" w14:textId="77777777" w:rsidR="00C45C72" w:rsidRPr="00962CB2" w:rsidRDefault="00C45C72" w:rsidP="00E05A0C">
            <w:pPr>
              <w:spacing w:after="240"/>
              <w:jc w:val="center"/>
            </w:pPr>
            <w:r>
              <w:t>127 (1.4)</w:t>
            </w:r>
          </w:p>
        </w:tc>
      </w:tr>
      <w:tr w:rsidR="00C45C72" w:rsidRPr="00962CB2" w14:paraId="69F37552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7F3F6C90" w14:textId="77777777" w:rsidR="00C45C72" w:rsidRPr="008071CF" w:rsidRDefault="00C45C72" w:rsidP="00E05A0C">
            <w:pPr>
              <w:spacing w:after="240"/>
            </w:pPr>
            <w:r>
              <w:t>Pneumonia</w:t>
            </w:r>
          </w:p>
        </w:tc>
        <w:tc>
          <w:tcPr>
            <w:tcW w:w="4148" w:type="dxa"/>
            <w:vAlign w:val="center"/>
          </w:tcPr>
          <w:p w14:paraId="3F34DC47" w14:textId="77777777" w:rsidR="00C45C72" w:rsidRPr="00962CB2" w:rsidRDefault="00C45C72" w:rsidP="00E05A0C">
            <w:pPr>
              <w:spacing w:after="240"/>
              <w:jc w:val="center"/>
            </w:pPr>
            <w:r>
              <w:t>47 (0.5)</w:t>
            </w:r>
          </w:p>
        </w:tc>
      </w:tr>
      <w:tr w:rsidR="00C45C72" w:rsidRPr="00962CB2" w14:paraId="3D7BBB65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3BE8A959" w14:textId="77777777" w:rsidR="00C45C72" w:rsidRPr="008071CF" w:rsidRDefault="00C45C72" w:rsidP="00E05A0C">
            <w:pPr>
              <w:spacing w:after="240"/>
            </w:pPr>
            <w:r>
              <w:t>Death</w:t>
            </w:r>
          </w:p>
        </w:tc>
        <w:tc>
          <w:tcPr>
            <w:tcW w:w="4148" w:type="dxa"/>
            <w:vAlign w:val="center"/>
          </w:tcPr>
          <w:p w14:paraId="67B59E03" w14:textId="77777777" w:rsidR="00C45C72" w:rsidRPr="00962CB2" w:rsidRDefault="00C45C72" w:rsidP="00E05A0C">
            <w:pPr>
              <w:spacing w:after="240"/>
              <w:jc w:val="center"/>
            </w:pPr>
            <w:r>
              <w:t>42 (0.5)</w:t>
            </w:r>
          </w:p>
        </w:tc>
      </w:tr>
      <w:tr w:rsidR="00C45C72" w:rsidRPr="00962CB2" w14:paraId="443B1129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4ED0F785" w14:textId="77777777" w:rsidR="00C45C72" w:rsidRPr="008071CF" w:rsidRDefault="00C45C72" w:rsidP="00E05A0C">
            <w:pPr>
              <w:spacing w:after="240"/>
            </w:pPr>
            <w:r>
              <w:t>Colitis</w:t>
            </w:r>
          </w:p>
        </w:tc>
        <w:tc>
          <w:tcPr>
            <w:tcW w:w="4148" w:type="dxa"/>
            <w:vAlign w:val="center"/>
          </w:tcPr>
          <w:p w14:paraId="41B47D63" w14:textId="77777777" w:rsidR="00C45C72" w:rsidRPr="00962CB2" w:rsidRDefault="00C45C72" w:rsidP="00E05A0C">
            <w:pPr>
              <w:spacing w:after="240"/>
              <w:jc w:val="center"/>
            </w:pPr>
            <w:r>
              <w:t>34 (0.4)</w:t>
            </w:r>
          </w:p>
        </w:tc>
      </w:tr>
      <w:tr w:rsidR="00C45C72" w:rsidRPr="00962CB2" w14:paraId="2017B2F2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290E35B3" w14:textId="77777777" w:rsidR="00C45C72" w:rsidRPr="008071CF" w:rsidRDefault="00C45C72" w:rsidP="00E05A0C">
            <w:pPr>
              <w:spacing w:after="240"/>
            </w:pPr>
            <w:r>
              <w:t>ALT increased</w:t>
            </w:r>
          </w:p>
        </w:tc>
        <w:tc>
          <w:tcPr>
            <w:tcW w:w="4148" w:type="dxa"/>
            <w:vAlign w:val="center"/>
          </w:tcPr>
          <w:p w14:paraId="212EEBC5" w14:textId="77777777" w:rsidR="00C45C72" w:rsidRPr="00962CB2" w:rsidRDefault="00C45C72" w:rsidP="00E05A0C">
            <w:pPr>
              <w:spacing w:after="240"/>
              <w:jc w:val="center"/>
            </w:pPr>
            <w:r>
              <w:t>28 (0.3)</w:t>
            </w:r>
          </w:p>
        </w:tc>
      </w:tr>
      <w:tr w:rsidR="00C45C72" w:rsidRPr="00962CB2" w14:paraId="5A81449B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4838A13D" w14:textId="77777777" w:rsidR="00C45C72" w:rsidRPr="008071CF" w:rsidRDefault="00C45C72" w:rsidP="00E05A0C">
            <w:pPr>
              <w:spacing w:after="240"/>
            </w:pPr>
            <w:r>
              <w:t>AST increased</w:t>
            </w:r>
          </w:p>
        </w:tc>
        <w:tc>
          <w:tcPr>
            <w:tcW w:w="4148" w:type="dxa"/>
            <w:vAlign w:val="center"/>
          </w:tcPr>
          <w:p w14:paraId="3F8E8B42" w14:textId="77777777" w:rsidR="00C45C72" w:rsidRPr="00962CB2" w:rsidRDefault="00C45C72" w:rsidP="00E05A0C">
            <w:pPr>
              <w:spacing w:after="240"/>
              <w:jc w:val="center"/>
            </w:pPr>
            <w:r>
              <w:t>27 (0.3)</w:t>
            </w:r>
          </w:p>
        </w:tc>
      </w:tr>
      <w:tr w:rsidR="00C45C72" w:rsidRPr="00962CB2" w14:paraId="557A48C5" w14:textId="77777777" w:rsidTr="00E05A0C">
        <w:trPr>
          <w:trHeight w:val="493"/>
        </w:trPr>
        <w:tc>
          <w:tcPr>
            <w:tcW w:w="4754" w:type="dxa"/>
            <w:vAlign w:val="center"/>
          </w:tcPr>
          <w:p w14:paraId="2C31E226" w14:textId="77777777" w:rsidR="00C45C72" w:rsidRPr="008071CF" w:rsidRDefault="00C45C72" w:rsidP="00E05A0C">
            <w:pPr>
              <w:spacing w:after="240"/>
            </w:pPr>
            <w:r>
              <w:t>Autoimmune hepatitis</w:t>
            </w:r>
          </w:p>
        </w:tc>
        <w:tc>
          <w:tcPr>
            <w:tcW w:w="4148" w:type="dxa"/>
            <w:vAlign w:val="center"/>
          </w:tcPr>
          <w:p w14:paraId="10BD9E9B" w14:textId="77777777" w:rsidR="00C45C72" w:rsidRPr="00962CB2" w:rsidRDefault="00C45C72" w:rsidP="00E05A0C">
            <w:pPr>
              <w:spacing w:after="240"/>
              <w:jc w:val="center"/>
            </w:pPr>
            <w:r>
              <w:t>21 (0.2)</w:t>
            </w:r>
          </w:p>
        </w:tc>
      </w:tr>
    </w:tbl>
    <w:p w14:paraId="4F468AB4" w14:textId="77777777" w:rsidR="00C45C72" w:rsidRPr="00AC4BC1" w:rsidRDefault="00C45C72" w:rsidP="00C45C72">
      <w:pPr>
        <w:spacing w:after="240" w:line="240" w:lineRule="auto"/>
      </w:pPr>
      <w:r w:rsidRPr="00AC4BC1">
        <w:t>Data are n (%).</w:t>
      </w:r>
    </w:p>
    <w:p w14:paraId="6043ECC3" w14:textId="77777777" w:rsidR="00C45C72" w:rsidRDefault="00C45C72" w:rsidP="00C45C72">
      <w:pPr>
        <w:spacing w:after="240" w:line="480" w:lineRule="auto"/>
        <w:rPr>
          <w:b/>
          <w:bCs/>
        </w:rPr>
      </w:pPr>
      <w:r w:rsidRPr="00AC4BC1">
        <w:t>ALT, alanine aminotransferase; AST aspartate aminotransferase</w:t>
      </w:r>
      <w:r>
        <w:t>.</w:t>
      </w:r>
    </w:p>
    <w:p w14:paraId="28DED8B9" w14:textId="77777777" w:rsidR="00C45C72" w:rsidRDefault="00C45C72" w:rsidP="00C45C72">
      <w:pPr>
        <w:spacing w:after="240" w:line="480" w:lineRule="auto"/>
        <w:rPr>
          <w:b/>
          <w:bCs/>
        </w:rPr>
      </w:pPr>
    </w:p>
    <w:p w14:paraId="082CE98F" w14:textId="77777777" w:rsidR="00C45C72" w:rsidRDefault="00C45C72" w:rsidP="00C45C72">
      <w:pPr>
        <w:rPr>
          <w:b/>
          <w:bCs/>
        </w:rPr>
      </w:pPr>
      <w:r>
        <w:rPr>
          <w:b/>
          <w:bCs/>
        </w:rPr>
        <w:br w:type="page"/>
      </w:r>
    </w:p>
    <w:p w14:paraId="3E08B6D7" w14:textId="77777777" w:rsidR="00C45C72" w:rsidRPr="00962CB2" w:rsidRDefault="00C45C72" w:rsidP="00C45C72">
      <w:pPr>
        <w:spacing w:after="240" w:line="480" w:lineRule="auto"/>
        <w:rPr>
          <w:b/>
          <w:bCs/>
        </w:rPr>
      </w:pPr>
      <w:r w:rsidRPr="26D6561A">
        <w:rPr>
          <w:b/>
          <w:bCs/>
        </w:rPr>
        <w:lastRenderedPageBreak/>
        <w:t>Table A</w:t>
      </w:r>
      <w:r>
        <w:rPr>
          <w:b/>
          <w:bCs/>
        </w:rPr>
        <w:t>.</w:t>
      </w:r>
      <w:r w:rsidRPr="26D6561A">
        <w:rPr>
          <w:b/>
          <w:bCs/>
        </w:rPr>
        <w:t xml:space="preserve">5. </w:t>
      </w:r>
      <w:r w:rsidRPr="005C7F4A">
        <w:t>All-cause</w:t>
      </w:r>
      <w:r>
        <w:rPr>
          <w:b/>
          <w:bCs/>
        </w:rPr>
        <w:t xml:space="preserve"> </w:t>
      </w:r>
      <w:r>
        <w:t>a</w:t>
      </w:r>
      <w:r w:rsidRPr="005B0F91">
        <w:t>dverse events leading to death that occurred in ≥5 patients in the 31-trial pooled safety dataset.</w:t>
      </w:r>
    </w:p>
    <w:tbl>
      <w:tblPr>
        <w:tblStyle w:val="TableGrid"/>
        <w:tblW w:w="9102" w:type="dxa"/>
        <w:tblLook w:val="04A0" w:firstRow="1" w:lastRow="0" w:firstColumn="1" w:lastColumn="0" w:noHBand="0" w:noVBand="1"/>
      </w:tblPr>
      <w:tblGrid>
        <w:gridCol w:w="5059"/>
        <w:gridCol w:w="4043"/>
      </w:tblGrid>
      <w:tr w:rsidR="00C45C72" w:rsidRPr="00962CB2" w14:paraId="26C80BCF" w14:textId="77777777" w:rsidTr="00E05A0C">
        <w:trPr>
          <w:trHeight w:val="651"/>
        </w:trPr>
        <w:tc>
          <w:tcPr>
            <w:tcW w:w="5059" w:type="dxa"/>
            <w:shd w:val="clear" w:color="auto" w:fill="D9D9D9" w:themeFill="background1" w:themeFillShade="D9"/>
          </w:tcPr>
          <w:p w14:paraId="6F5B302B" w14:textId="77777777" w:rsidR="00C45C72" w:rsidRPr="00962CB2" w:rsidRDefault="00C45C72" w:rsidP="00E05A0C">
            <w:pPr>
              <w:spacing w:after="240"/>
              <w:rPr>
                <w:b/>
                <w:bCs/>
              </w:rPr>
            </w:pPr>
          </w:p>
        </w:tc>
        <w:tc>
          <w:tcPr>
            <w:tcW w:w="4043" w:type="dxa"/>
            <w:shd w:val="clear" w:color="auto" w:fill="D9D9D9" w:themeFill="background1" w:themeFillShade="D9"/>
            <w:vAlign w:val="center"/>
          </w:tcPr>
          <w:p w14:paraId="1853C833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1-trial pooled safety dataset</w:t>
            </w:r>
          </w:p>
          <w:p w14:paraId="613419A0" w14:textId="77777777" w:rsidR="00C45C72" w:rsidRPr="00962CB2" w:rsidRDefault="00C45C72" w:rsidP="00E05A0C">
            <w:pPr>
              <w:spacing w:after="24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Pr="00962CB2">
              <w:rPr>
                <w:b/>
                <w:bCs/>
              </w:rPr>
              <w:t>=8937</w:t>
            </w:r>
          </w:p>
        </w:tc>
      </w:tr>
      <w:tr w:rsidR="00C45C72" w:rsidRPr="00962CB2" w14:paraId="5B486EB6" w14:textId="77777777" w:rsidTr="00E05A0C">
        <w:trPr>
          <w:trHeight w:val="426"/>
        </w:trPr>
        <w:tc>
          <w:tcPr>
            <w:tcW w:w="5059" w:type="dxa"/>
          </w:tcPr>
          <w:p w14:paraId="6379C144" w14:textId="77777777" w:rsidR="00C45C72" w:rsidRPr="008071CF" w:rsidRDefault="00C45C72" w:rsidP="00E05A0C">
            <w:pPr>
              <w:tabs>
                <w:tab w:val="left" w:pos="1770"/>
              </w:tabs>
              <w:spacing w:after="240"/>
            </w:pPr>
            <w:r w:rsidRPr="008071CF">
              <w:t>Death</w:t>
            </w:r>
            <w:r>
              <w:t xml:space="preserve"> – not otherwise specified</w:t>
            </w:r>
          </w:p>
        </w:tc>
        <w:tc>
          <w:tcPr>
            <w:tcW w:w="4043" w:type="dxa"/>
          </w:tcPr>
          <w:p w14:paraId="50F828F7" w14:textId="77777777" w:rsidR="00C45C72" w:rsidRPr="00962CB2" w:rsidRDefault="00C45C72" w:rsidP="00E05A0C">
            <w:pPr>
              <w:spacing w:after="240"/>
              <w:jc w:val="center"/>
            </w:pPr>
            <w:r>
              <w:t>73 (0.8)</w:t>
            </w:r>
          </w:p>
        </w:tc>
      </w:tr>
      <w:tr w:rsidR="00C45C72" w:rsidRPr="00962CB2" w14:paraId="4FA58030" w14:textId="77777777" w:rsidTr="00E05A0C">
        <w:trPr>
          <w:trHeight w:val="426"/>
        </w:trPr>
        <w:tc>
          <w:tcPr>
            <w:tcW w:w="5059" w:type="dxa"/>
          </w:tcPr>
          <w:p w14:paraId="04CC13F0" w14:textId="77777777" w:rsidR="00C45C72" w:rsidRPr="008071CF" w:rsidRDefault="00C45C72" w:rsidP="00E05A0C">
            <w:pPr>
              <w:spacing w:after="240"/>
            </w:pPr>
            <w:r>
              <w:t>Pneumonia</w:t>
            </w:r>
          </w:p>
        </w:tc>
        <w:tc>
          <w:tcPr>
            <w:tcW w:w="4043" w:type="dxa"/>
          </w:tcPr>
          <w:p w14:paraId="24258D2B" w14:textId="77777777" w:rsidR="00C45C72" w:rsidRPr="00962CB2" w:rsidRDefault="00C45C72" w:rsidP="00E05A0C">
            <w:pPr>
              <w:spacing w:after="240"/>
              <w:jc w:val="center"/>
            </w:pPr>
            <w:r>
              <w:t>56 (0.6)</w:t>
            </w:r>
          </w:p>
        </w:tc>
      </w:tr>
      <w:tr w:rsidR="00C45C72" w:rsidRPr="00962CB2" w14:paraId="2D292659" w14:textId="77777777" w:rsidTr="00E05A0C">
        <w:trPr>
          <w:trHeight w:val="426"/>
        </w:trPr>
        <w:tc>
          <w:tcPr>
            <w:tcW w:w="5059" w:type="dxa"/>
          </w:tcPr>
          <w:p w14:paraId="1B339BEA" w14:textId="77777777" w:rsidR="00C45C72" w:rsidRPr="008071CF" w:rsidRDefault="00C45C72" w:rsidP="00E05A0C">
            <w:pPr>
              <w:spacing w:after="240"/>
            </w:pPr>
            <w:r>
              <w:t>Respiratory failure</w:t>
            </w:r>
          </w:p>
        </w:tc>
        <w:tc>
          <w:tcPr>
            <w:tcW w:w="4043" w:type="dxa"/>
          </w:tcPr>
          <w:p w14:paraId="25F117C2" w14:textId="77777777" w:rsidR="00C45C72" w:rsidRPr="00962CB2" w:rsidRDefault="00C45C72" w:rsidP="00E05A0C">
            <w:pPr>
              <w:spacing w:after="240"/>
              <w:jc w:val="center"/>
            </w:pPr>
            <w:r>
              <w:t>23 (0.3)</w:t>
            </w:r>
          </w:p>
        </w:tc>
      </w:tr>
      <w:tr w:rsidR="00C45C72" w:rsidRPr="00962CB2" w14:paraId="604C0EF7" w14:textId="77777777" w:rsidTr="00E05A0C">
        <w:trPr>
          <w:trHeight w:val="426"/>
        </w:trPr>
        <w:tc>
          <w:tcPr>
            <w:tcW w:w="5059" w:type="dxa"/>
          </w:tcPr>
          <w:p w14:paraId="1EB0F901" w14:textId="77777777" w:rsidR="00C45C72" w:rsidRPr="008071CF" w:rsidRDefault="00C45C72" w:rsidP="00E05A0C">
            <w:pPr>
              <w:spacing w:after="240"/>
            </w:pPr>
            <w:r>
              <w:t>Sepsis</w:t>
            </w:r>
          </w:p>
        </w:tc>
        <w:tc>
          <w:tcPr>
            <w:tcW w:w="4043" w:type="dxa"/>
          </w:tcPr>
          <w:p w14:paraId="064D5895" w14:textId="77777777" w:rsidR="00C45C72" w:rsidRPr="00962CB2" w:rsidRDefault="00C45C72" w:rsidP="00E05A0C">
            <w:pPr>
              <w:spacing w:after="240"/>
              <w:jc w:val="center"/>
            </w:pPr>
            <w:r>
              <w:t>18 (0.2)</w:t>
            </w:r>
          </w:p>
        </w:tc>
      </w:tr>
      <w:tr w:rsidR="00C45C72" w:rsidRPr="00962CB2" w14:paraId="2C378B32" w14:textId="77777777" w:rsidTr="00E05A0C">
        <w:trPr>
          <w:trHeight w:val="426"/>
        </w:trPr>
        <w:tc>
          <w:tcPr>
            <w:tcW w:w="5059" w:type="dxa"/>
          </w:tcPr>
          <w:p w14:paraId="60E6F478" w14:textId="77777777" w:rsidR="00C45C72" w:rsidRPr="008071CF" w:rsidRDefault="00C45C72" w:rsidP="00E05A0C">
            <w:pPr>
              <w:spacing w:after="240"/>
            </w:pPr>
            <w:r>
              <w:t>Pneumonia aspiration</w:t>
            </w:r>
          </w:p>
        </w:tc>
        <w:tc>
          <w:tcPr>
            <w:tcW w:w="4043" w:type="dxa"/>
          </w:tcPr>
          <w:p w14:paraId="173D7829" w14:textId="77777777" w:rsidR="00C45C72" w:rsidRPr="00962CB2" w:rsidRDefault="00C45C72" w:rsidP="00E05A0C">
            <w:pPr>
              <w:spacing w:after="240"/>
              <w:jc w:val="center"/>
            </w:pPr>
            <w:r>
              <w:t>17 (0.2)</w:t>
            </w:r>
          </w:p>
        </w:tc>
      </w:tr>
      <w:tr w:rsidR="00C45C72" w:rsidRPr="00962CB2" w14:paraId="3211CE0C" w14:textId="77777777" w:rsidTr="00E05A0C">
        <w:trPr>
          <w:trHeight w:val="426"/>
        </w:trPr>
        <w:tc>
          <w:tcPr>
            <w:tcW w:w="5059" w:type="dxa"/>
          </w:tcPr>
          <w:p w14:paraId="69E3CFE2" w14:textId="77777777" w:rsidR="00C45C72" w:rsidRPr="008071CF" w:rsidRDefault="00C45C72" w:rsidP="00E05A0C">
            <w:pPr>
              <w:spacing w:after="240"/>
            </w:pPr>
            <w:r>
              <w:t>Septic shock</w:t>
            </w:r>
          </w:p>
        </w:tc>
        <w:tc>
          <w:tcPr>
            <w:tcW w:w="4043" w:type="dxa"/>
          </w:tcPr>
          <w:p w14:paraId="63AAFF52" w14:textId="77777777" w:rsidR="00C45C72" w:rsidRPr="00962CB2" w:rsidRDefault="00C45C72" w:rsidP="00E05A0C">
            <w:pPr>
              <w:spacing w:after="240"/>
              <w:jc w:val="center"/>
            </w:pPr>
            <w:r>
              <w:t>16 (0.2)</w:t>
            </w:r>
          </w:p>
        </w:tc>
      </w:tr>
      <w:tr w:rsidR="00C45C72" w:rsidRPr="00962CB2" w14:paraId="3CE9E8D2" w14:textId="77777777" w:rsidTr="00E05A0C">
        <w:trPr>
          <w:trHeight w:val="426"/>
        </w:trPr>
        <w:tc>
          <w:tcPr>
            <w:tcW w:w="5059" w:type="dxa"/>
          </w:tcPr>
          <w:p w14:paraId="701A735B" w14:textId="77777777" w:rsidR="00C45C72" w:rsidRPr="008071CF" w:rsidRDefault="00C45C72" w:rsidP="00E05A0C">
            <w:pPr>
              <w:spacing w:after="240"/>
            </w:pPr>
            <w:r>
              <w:t>Cardiac arrest</w:t>
            </w:r>
          </w:p>
        </w:tc>
        <w:tc>
          <w:tcPr>
            <w:tcW w:w="4043" w:type="dxa"/>
          </w:tcPr>
          <w:p w14:paraId="41C85176" w14:textId="77777777" w:rsidR="00C45C72" w:rsidRPr="00962CB2" w:rsidRDefault="00C45C72" w:rsidP="00E05A0C">
            <w:pPr>
              <w:spacing w:after="240"/>
              <w:jc w:val="center"/>
            </w:pPr>
            <w:r>
              <w:t>14 (0.2)</w:t>
            </w:r>
          </w:p>
        </w:tc>
      </w:tr>
      <w:tr w:rsidR="00C45C72" w:rsidRPr="00962CB2" w14:paraId="179D8D56" w14:textId="77777777" w:rsidTr="00E05A0C">
        <w:trPr>
          <w:trHeight w:val="426"/>
        </w:trPr>
        <w:tc>
          <w:tcPr>
            <w:tcW w:w="5059" w:type="dxa"/>
          </w:tcPr>
          <w:p w14:paraId="749588AB" w14:textId="77777777" w:rsidR="00C45C72" w:rsidRPr="008071CF" w:rsidRDefault="00C45C72" w:rsidP="00E05A0C">
            <w:pPr>
              <w:spacing w:after="240"/>
            </w:pPr>
            <w:r>
              <w:t>Pulmonary embolism</w:t>
            </w:r>
          </w:p>
        </w:tc>
        <w:tc>
          <w:tcPr>
            <w:tcW w:w="4043" w:type="dxa"/>
          </w:tcPr>
          <w:p w14:paraId="27A8F3CB" w14:textId="77777777" w:rsidR="00C45C72" w:rsidRPr="00962CB2" w:rsidRDefault="00C45C72" w:rsidP="00E05A0C">
            <w:pPr>
              <w:spacing w:after="240"/>
              <w:jc w:val="center"/>
            </w:pPr>
            <w:r>
              <w:t>14 (0.2)</w:t>
            </w:r>
          </w:p>
        </w:tc>
      </w:tr>
      <w:tr w:rsidR="00C45C72" w:rsidRPr="00962CB2" w14:paraId="6AB34C8E" w14:textId="77777777" w:rsidTr="00E05A0C">
        <w:trPr>
          <w:trHeight w:val="426"/>
        </w:trPr>
        <w:tc>
          <w:tcPr>
            <w:tcW w:w="5059" w:type="dxa"/>
          </w:tcPr>
          <w:p w14:paraId="1243E6E0" w14:textId="77777777" w:rsidR="00C45C72" w:rsidRPr="008071CF" w:rsidRDefault="00C45C72" w:rsidP="00E05A0C">
            <w:pPr>
              <w:spacing w:after="240"/>
            </w:pPr>
            <w:r>
              <w:t>Pneumonitis</w:t>
            </w:r>
          </w:p>
        </w:tc>
        <w:tc>
          <w:tcPr>
            <w:tcW w:w="4043" w:type="dxa"/>
          </w:tcPr>
          <w:p w14:paraId="51FCCF8E" w14:textId="77777777" w:rsidR="00C45C72" w:rsidRPr="00962CB2" w:rsidRDefault="00C45C72" w:rsidP="00E05A0C">
            <w:pPr>
              <w:spacing w:after="240"/>
              <w:jc w:val="center"/>
            </w:pPr>
            <w:r>
              <w:t>13 (0.1)</w:t>
            </w:r>
          </w:p>
        </w:tc>
      </w:tr>
      <w:tr w:rsidR="00C45C72" w:rsidRPr="00962CB2" w14:paraId="5D2D2470" w14:textId="77777777" w:rsidTr="00E05A0C">
        <w:trPr>
          <w:trHeight w:val="408"/>
        </w:trPr>
        <w:tc>
          <w:tcPr>
            <w:tcW w:w="5059" w:type="dxa"/>
          </w:tcPr>
          <w:p w14:paraId="7B8CD8D8" w14:textId="77777777" w:rsidR="00C45C72" w:rsidRPr="008071CF" w:rsidRDefault="00C45C72" w:rsidP="00E05A0C">
            <w:pPr>
              <w:spacing w:after="240"/>
            </w:pPr>
            <w:r>
              <w:t>General physical health deterioration</w:t>
            </w:r>
          </w:p>
        </w:tc>
        <w:tc>
          <w:tcPr>
            <w:tcW w:w="4043" w:type="dxa"/>
          </w:tcPr>
          <w:p w14:paraId="6567E0EF" w14:textId="77777777" w:rsidR="00C45C72" w:rsidRPr="00962CB2" w:rsidRDefault="00C45C72" w:rsidP="00E05A0C">
            <w:pPr>
              <w:spacing w:after="240"/>
              <w:jc w:val="center"/>
            </w:pPr>
            <w:r>
              <w:t>11 (0.1)</w:t>
            </w:r>
          </w:p>
        </w:tc>
      </w:tr>
      <w:tr w:rsidR="00C45C72" w:rsidRPr="00962CB2" w14:paraId="090D06AD" w14:textId="77777777" w:rsidTr="00E05A0C">
        <w:trPr>
          <w:trHeight w:val="331"/>
        </w:trPr>
        <w:tc>
          <w:tcPr>
            <w:tcW w:w="5059" w:type="dxa"/>
          </w:tcPr>
          <w:p w14:paraId="27DBC0F1" w14:textId="77777777" w:rsidR="00C45C72" w:rsidRPr="008071CF" w:rsidRDefault="00C45C72" w:rsidP="00E05A0C">
            <w:pPr>
              <w:spacing w:after="240"/>
            </w:pPr>
            <w:r>
              <w:t>Multiple organ dysfunction syndrome</w:t>
            </w:r>
          </w:p>
        </w:tc>
        <w:tc>
          <w:tcPr>
            <w:tcW w:w="4043" w:type="dxa"/>
          </w:tcPr>
          <w:p w14:paraId="3485B8BD" w14:textId="77777777" w:rsidR="00C45C72" w:rsidRPr="00962CB2" w:rsidRDefault="00C45C72" w:rsidP="00E05A0C">
            <w:pPr>
              <w:spacing w:after="240"/>
              <w:jc w:val="center"/>
            </w:pPr>
            <w:r>
              <w:t>11 (0.1)</w:t>
            </w:r>
          </w:p>
        </w:tc>
      </w:tr>
      <w:tr w:rsidR="00C45C72" w:rsidRPr="00962CB2" w14:paraId="441767FB" w14:textId="77777777" w:rsidTr="00E05A0C">
        <w:trPr>
          <w:trHeight w:val="426"/>
        </w:trPr>
        <w:tc>
          <w:tcPr>
            <w:tcW w:w="5059" w:type="dxa"/>
          </w:tcPr>
          <w:p w14:paraId="53C5D06C" w14:textId="77777777" w:rsidR="00C45C72" w:rsidRPr="008071CF" w:rsidRDefault="00C45C72" w:rsidP="00E05A0C">
            <w:pPr>
              <w:spacing w:after="240"/>
            </w:pPr>
            <w:r>
              <w:t>Cardiac failure</w:t>
            </w:r>
          </w:p>
        </w:tc>
        <w:tc>
          <w:tcPr>
            <w:tcW w:w="4043" w:type="dxa"/>
          </w:tcPr>
          <w:p w14:paraId="66D99433" w14:textId="77777777" w:rsidR="00C45C72" w:rsidRPr="00962CB2" w:rsidRDefault="00C45C72" w:rsidP="00E05A0C">
            <w:pPr>
              <w:spacing w:after="240"/>
              <w:jc w:val="center"/>
            </w:pPr>
            <w:r>
              <w:t>8 (0.1)</w:t>
            </w:r>
          </w:p>
        </w:tc>
      </w:tr>
      <w:tr w:rsidR="00C45C72" w:rsidRPr="00962CB2" w14:paraId="699A3D39" w14:textId="77777777" w:rsidTr="00E05A0C">
        <w:trPr>
          <w:trHeight w:val="426"/>
        </w:trPr>
        <w:tc>
          <w:tcPr>
            <w:tcW w:w="5059" w:type="dxa"/>
          </w:tcPr>
          <w:p w14:paraId="50FCE0E6" w14:textId="77777777" w:rsidR="00C45C72" w:rsidRPr="008071CF" w:rsidRDefault="00C45C72" w:rsidP="00E05A0C">
            <w:pPr>
              <w:spacing w:after="240"/>
            </w:pPr>
            <w:r>
              <w:t>Myocardial infarction</w:t>
            </w:r>
          </w:p>
        </w:tc>
        <w:tc>
          <w:tcPr>
            <w:tcW w:w="4043" w:type="dxa"/>
          </w:tcPr>
          <w:p w14:paraId="104CB3CB" w14:textId="77777777" w:rsidR="00C45C72" w:rsidRPr="00962CB2" w:rsidRDefault="00C45C72" w:rsidP="00E05A0C">
            <w:pPr>
              <w:spacing w:after="240"/>
              <w:jc w:val="center"/>
            </w:pPr>
            <w:r>
              <w:t>8 (0.1)</w:t>
            </w:r>
          </w:p>
        </w:tc>
      </w:tr>
      <w:tr w:rsidR="00C45C72" w:rsidRPr="00962CB2" w14:paraId="758BB0F6" w14:textId="77777777" w:rsidTr="00E05A0C">
        <w:trPr>
          <w:trHeight w:val="426"/>
        </w:trPr>
        <w:tc>
          <w:tcPr>
            <w:tcW w:w="5059" w:type="dxa"/>
          </w:tcPr>
          <w:p w14:paraId="5D2BA2AD" w14:textId="77777777" w:rsidR="00C45C72" w:rsidRPr="008071CF" w:rsidRDefault="00C45C72" w:rsidP="00E05A0C">
            <w:pPr>
              <w:spacing w:after="240"/>
            </w:pPr>
            <w:r>
              <w:t>Acute respiratory failure</w:t>
            </w:r>
          </w:p>
        </w:tc>
        <w:tc>
          <w:tcPr>
            <w:tcW w:w="4043" w:type="dxa"/>
          </w:tcPr>
          <w:p w14:paraId="6E0CA10F" w14:textId="77777777" w:rsidR="00C45C72" w:rsidRPr="00962CB2" w:rsidRDefault="00C45C72" w:rsidP="00E05A0C">
            <w:pPr>
              <w:spacing w:after="240"/>
              <w:jc w:val="center"/>
            </w:pPr>
            <w:r>
              <w:t>7 (0.1)</w:t>
            </w:r>
          </w:p>
        </w:tc>
      </w:tr>
      <w:tr w:rsidR="00C45C72" w:rsidRPr="00962CB2" w14:paraId="0AB7CCFF" w14:textId="77777777" w:rsidTr="00E05A0C">
        <w:trPr>
          <w:trHeight w:val="426"/>
        </w:trPr>
        <w:tc>
          <w:tcPr>
            <w:tcW w:w="5059" w:type="dxa"/>
          </w:tcPr>
          <w:p w14:paraId="0B10B898" w14:textId="77777777" w:rsidR="00C45C72" w:rsidRPr="008071CF" w:rsidRDefault="00C45C72" w:rsidP="00E05A0C">
            <w:pPr>
              <w:spacing w:after="240"/>
            </w:pPr>
            <w:r>
              <w:t>Cerebrovascular accident</w:t>
            </w:r>
          </w:p>
        </w:tc>
        <w:tc>
          <w:tcPr>
            <w:tcW w:w="4043" w:type="dxa"/>
          </w:tcPr>
          <w:p w14:paraId="1B865000" w14:textId="77777777" w:rsidR="00C45C72" w:rsidRPr="00962CB2" w:rsidRDefault="00C45C72" w:rsidP="00E05A0C">
            <w:pPr>
              <w:spacing w:after="240"/>
              <w:jc w:val="center"/>
            </w:pPr>
            <w:r w:rsidRPr="00584D32">
              <w:t>7 (0.1)</w:t>
            </w:r>
          </w:p>
        </w:tc>
      </w:tr>
      <w:tr w:rsidR="00C45C72" w:rsidRPr="00962CB2" w14:paraId="14E526BD" w14:textId="77777777" w:rsidTr="00E05A0C">
        <w:trPr>
          <w:trHeight w:val="426"/>
        </w:trPr>
        <w:tc>
          <w:tcPr>
            <w:tcW w:w="5059" w:type="dxa"/>
          </w:tcPr>
          <w:p w14:paraId="48400091" w14:textId="77777777" w:rsidR="00C45C72" w:rsidRPr="008071CF" w:rsidRDefault="00C45C72" w:rsidP="00E05A0C">
            <w:pPr>
              <w:spacing w:after="240"/>
            </w:pPr>
            <w:proofErr w:type="spellStart"/>
            <w:r>
              <w:t>Tumor</w:t>
            </w:r>
            <w:proofErr w:type="spellEnd"/>
            <w:r>
              <w:t xml:space="preserve"> </w:t>
            </w:r>
            <w:proofErr w:type="spellStart"/>
            <w:r>
              <w:t>hemorrhage</w:t>
            </w:r>
            <w:proofErr w:type="spellEnd"/>
          </w:p>
        </w:tc>
        <w:tc>
          <w:tcPr>
            <w:tcW w:w="4043" w:type="dxa"/>
          </w:tcPr>
          <w:p w14:paraId="5A62A1C7" w14:textId="77777777" w:rsidR="00C45C72" w:rsidRPr="00962CB2" w:rsidRDefault="00C45C72" w:rsidP="00E05A0C">
            <w:pPr>
              <w:spacing w:after="240"/>
              <w:jc w:val="center"/>
            </w:pPr>
            <w:r w:rsidRPr="00584D32">
              <w:t>7 (0.1)</w:t>
            </w:r>
          </w:p>
        </w:tc>
      </w:tr>
      <w:tr w:rsidR="00C45C72" w:rsidRPr="00962CB2" w14:paraId="5C4592C6" w14:textId="77777777" w:rsidTr="00E05A0C">
        <w:trPr>
          <w:trHeight w:val="426"/>
        </w:trPr>
        <w:tc>
          <w:tcPr>
            <w:tcW w:w="5059" w:type="dxa"/>
          </w:tcPr>
          <w:p w14:paraId="360BD32A" w14:textId="77777777" w:rsidR="00C45C72" w:rsidRPr="008071CF" w:rsidRDefault="00C45C72" w:rsidP="00E05A0C">
            <w:pPr>
              <w:spacing w:after="240"/>
            </w:pPr>
            <w:r>
              <w:t>Urosepsis</w:t>
            </w:r>
          </w:p>
        </w:tc>
        <w:tc>
          <w:tcPr>
            <w:tcW w:w="4043" w:type="dxa"/>
          </w:tcPr>
          <w:p w14:paraId="7EB0B610" w14:textId="77777777" w:rsidR="00C45C72" w:rsidRPr="00962CB2" w:rsidRDefault="00C45C72" w:rsidP="00E05A0C">
            <w:pPr>
              <w:spacing w:after="240"/>
              <w:jc w:val="center"/>
            </w:pPr>
            <w:r w:rsidRPr="00584D32">
              <w:t>7 (0.1)</w:t>
            </w:r>
          </w:p>
        </w:tc>
      </w:tr>
      <w:tr w:rsidR="00C45C72" w:rsidRPr="00962CB2" w14:paraId="7BB1A7C5" w14:textId="77777777" w:rsidTr="00E05A0C">
        <w:trPr>
          <w:trHeight w:val="426"/>
        </w:trPr>
        <w:tc>
          <w:tcPr>
            <w:tcW w:w="5059" w:type="dxa"/>
          </w:tcPr>
          <w:p w14:paraId="741CA5A5" w14:textId="77777777" w:rsidR="00C45C72" w:rsidRPr="008071CF" w:rsidRDefault="00C45C72" w:rsidP="00E05A0C">
            <w:pPr>
              <w:spacing w:after="240"/>
            </w:pPr>
            <w:r>
              <w:t>Acute kidney injury</w:t>
            </w:r>
          </w:p>
        </w:tc>
        <w:tc>
          <w:tcPr>
            <w:tcW w:w="4043" w:type="dxa"/>
          </w:tcPr>
          <w:p w14:paraId="0A0BA47B" w14:textId="77777777" w:rsidR="00C45C72" w:rsidRPr="00962CB2" w:rsidRDefault="00C45C72" w:rsidP="00E05A0C">
            <w:pPr>
              <w:spacing w:after="240"/>
              <w:jc w:val="center"/>
            </w:pPr>
            <w:r>
              <w:t>6 (0.1)</w:t>
            </w:r>
          </w:p>
        </w:tc>
      </w:tr>
      <w:tr w:rsidR="00C45C72" w:rsidRPr="00962CB2" w14:paraId="2D8A6B36" w14:textId="77777777" w:rsidTr="00E05A0C">
        <w:trPr>
          <w:trHeight w:val="426"/>
        </w:trPr>
        <w:tc>
          <w:tcPr>
            <w:tcW w:w="5059" w:type="dxa"/>
          </w:tcPr>
          <w:p w14:paraId="697E2D65" w14:textId="77777777" w:rsidR="00C45C72" w:rsidRPr="008071CF" w:rsidRDefault="00C45C72" w:rsidP="00E05A0C">
            <w:pPr>
              <w:spacing w:after="240"/>
            </w:pPr>
            <w:r>
              <w:t>Cardio-respiratory arrest</w:t>
            </w:r>
          </w:p>
        </w:tc>
        <w:tc>
          <w:tcPr>
            <w:tcW w:w="4043" w:type="dxa"/>
          </w:tcPr>
          <w:p w14:paraId="28A06D36" w14:textId="77777777" w:rsidR="00C45C72" w:rsidRPr="00962CB2" w:rsidRDefault="00C45C72" w:rsidP="00E05A0C">
            <w:pPr>
              <w:spacing w:after="240"/>
              <w:jc w:val="center"/>
            </w:pPr>
            <w:r w:rsidRPr="008432E0">
              <w:t>6 (0.1)</w:t>
            </w:r>
          </w:p>
        </w:tc>
      </w:tr>
      <w:tr w:rsidR="00C45C72" w:rsidRPr="00962CB2" w14:paraId="312DB355" w14:textId="77777777" w:rsidTr="00E05A0C">
        <w:trPr>
          <w:trHeight w:val="426"/>
        </w:trPr>
        <w:tc>
          <w:tcPr>
            <w:tcW w:w="5059" w:type="dxa"/>
          </w:tcPr>
          <w:p w14:paraId="323FD21B" w14:textId="77777777" w:rsidR="00C45C72" w:rsidRPr="008071CF" w:rsidRDefault="00C45C72" w:rsidP="00E05A0C">
            <w:pPr>
              <w:spacing w:after="240"/>
            </w:pPr>
            <w:r>
              <w:t>Completed suicide</w:t>
            </w:r>
          </w:p>
        </w:tc>
        <w:tc>
          <w:tcPr>
            <w:tcW w:w="4043" w:type="dxa"/>
          </w:tcPr>
          <w:p w14:paraId="556C2754" w14:textId="77777777" w:rsidR="00C45C72" w:rsidRPr="00962CB2" w:rsidRDefault="00C45C72" w:rsidP="00E05A0C">
            <w:pPr>
              <w:spacing w:after="240"/>
              <w:jc w:val="center"/>
            </w:pPr>
            <w:r w:rsidRPr="008432E0">
              <w:t>6 (0.1)</w:t>
            </w:r>
          </w:p>
        </w:tc>
      </w:tr>
      <w:tr w:rsidR="00C45C72" w:rsidRPr="00962CB2" w14:paraId="5CD59D43" w14:textId="77777777" w:rsidTr="00E05A0C">
        <w:trPr>
          <w:trHeight w:val="426"/>
        </w:trPr>
        <w:tc>
          <w:tcPr>
            <w:tcW w:w="5059" w:type="dxa"/>
          </w:tcPr>
          <w:p w14:paraId="41459A59" w14:textId="77777777" w:rsidR="00C45C72" w:rsidRPr="008071CF" w:rsidRDefault="00C45C72" w:rsidP="00E05A0C">
            <w:pPr>
              <w:spacing w:after="240"/>
            </w:pPr>
            <w:r>
              <w:t>Embolism</w:t>
            </w:r>
          </w:p>
        </w:tc>
        <w:tc>
          <w:tcPr>
            <w:tcW w:w="4043" w:type="dxa"/>
          </w:tcPr>
          <w:p w14:paraId="263F1356" w14:textId="77777777" w:rsidR="00C45C72" w:rsidRPr="00962CB2" w:rsidRDefault="00C45C72" w:rsidP="00E05A0C">
            <w:pPr>
              <w:spacing w:after="240"/>
              <w:jc w:val="center"/>
            </w:pPr>
            <w:r w:rsidRPr="008432E0">
              <w:t>6 (0.1)</w:t>
            </w:r>
          </w:p>
        </w:tc>
      </w:tr>
      <w:tr w:rsidR="00C45C72" w:rsidRPr="00962CB2" w14:paraId="1BB85590" w14:textId="77777777" w:rsidTr="00E05A0C">
        <w:trPr>
          <w:trHeight w:val="426"/>
        </w:trPr>
        <w:tc>
          <w:tcPr>
            <w:tcW w:w="5059" w:type="dxa"/>
          </w:tcPr>
          <w:p w14:paraId="09FEF713" w14:textId="77777777" w:rsidR="00C45C72" w:rsidRPr="008071CF" w:rsidRDefault="00C45C72" w:rsidP="00E05A0C">
            <w:pPr>
              <w:spacing w:after="240"/>
            </w:pPr>
            <w:r>
              <w:t>Malignant neoplasm progression</w:t>
            </w:r>
          </w:p>
        </w:tc>
        <w:tc>
          <w:tcPr>
            <w:tcW w:w="4043" w:type="dxa"/>
          </w:tcPr>
          <w:p w14:paraId="15593E51" w14:textId="77777777" w:rsidR="00C45C72" w:rsidRPr="00962CB2" w:rsidRDefault="00C45C72" w:rsidP="00E05A0C">
            <w:pPr>
              <w:spacing w:after="240"/>
              <w:jc w:val="center"/>
            </w:pPr>
            <w:r w:rsidRPr="008432E0">
              <w:t>6 (0.1)</w:t>
            </w:r>
          </w:p>
        </w:tc>
      </w:tr>
      <w:tr w:rsidR="00C45C72" w:rsidRPr="00962CB2" w14:paraId="0C89D03F" w14:textId="77777777" w:rsidTr="00E05A0C">
        <w:trPr>
          <w:trHeight w:val="426"/>
        </w:trPr>
        <w:tc>
          <w:tcPr>
            <w:tcW w:w="5059" w:type="dxa"/>
          </w:tcPr>
          <w:p w14:paraId="09B72844" w14:textId="77777777" w:rsidR="00C45C72" w:rsidRPr="008071CF" w:rsidRDefault="00C45C72" w:rsidP="00E05A0C">
            <w:pPr>
              <w:spacing w:after="240"/>
            </w:pPr>
            <w:r>
              <w:t>Aspiration</w:t>
            </w:r>
          </w:p>
        </w:tc>
        <w:tc>
          <w:tcPr>
            <w:tcW w:w="4043" w:type="dxa"/>
          </w:tcPr>
          <w:p w14:paraId="52907FF6" w14:textId="77777777" w:rsidR="00C45C72" w:rsidRPr="00962CB2" w:rsidRDefault="00C45C72" w:rsidP="00E05A0C">
            <w:pPr>
              <w:spacing w:after="240"/>
              <w:jc w:val="center"/>
            </w:pPr>
            <w:r w:rsidRPr="002573CE">
              <w:t>5 (0.1)</w:t>
            </w:r>
          </w:p>
        </w:tc>
      </w:tr>
      <w:tr w:rsidR="00C45C72" w:rsidRPr="00962CB2" w14:paraId="66613BAA" w14:textId="77777777" w:rsidTr="00E05A0C">
        <w:trPr>
          <w:trHeight w:val="426"/>
        </w:trPr>
        <w:tc>
          <w:tcPr>
            <w:tcW w:w="5059" w:type="dxa"/>
          </w:tcPr>
          <w:p w14:paraId="1E06A621" w14:textId="77777777" w:rsidR="00C45C72" w:rsidRPr="008071CF" w:rsidRDefault="00C45C72" w:rsidP="00E05A0C">
            <w:pPr>
              <w:spacing w:after="240"/>
            </w:pPr>
            <w:proofErr w:type="spellStart"/>
            <w:r>
              <w:lastRenderedPageBreak/>
              <w:t>Dyspnea</w:t>
            </w:r>
            <w:proofErr w:type="spellEnd"/>
          </w:p>
        </w:tc>
        <w:tc>
          <w:tcPr>
            <w:tcW w:w="4043" w:type="dxa"/>
          </w:tcPr>
          <w:p w14:paraId="001FFE08" w14:textId="77777777" w:rsidR="00C45C72" w:rsidRPr="00962CB2" w:rsidRDefault="00C45C72" w:rsidP="00E05A0C">
            <w:pPr>
              <w:spacing w:after="240"/>
              <w:jc w:val="center"/>
            </w:pPr>
            <w:r w:rsidRPr="006034B0">
              <w:t>5 (0.1)</w:t>
            </w:r>
          </w:p>
        </w:tc>
      </w:tr>
      <w:tr w:rsidR="00C45C72" w:rsidRPr="00962CB2" w14:paraId="107D7A0D" w14:textId="77777777" w:rsidTr="00E05A0C">
        <w:trPr>
          <w:trHeight w:val="426"/>
        </w:trPr>
        <w:tc>
          <w:tcPr>
            <w:tcW w:w="5059" w:type="dxa"/>
          </w:tcPr>
          <w:p w14:paraId="3B3AE2E5" w14:textId="77777777" w:rsidR="00C45C72" w:rsidRPr="008071CF" w:rsidRDefault="00C45C72" w:rsidP="00E05A0C">
            <w:pPr>
              <w:spacing w:after="240"/>
            </w:pPr>
            <w:r>
              <w:t xml:space="preserve">Pulmonary </w:t>
            </w:r>
            <w:proofErr w:type="spellStart"/>
            <w:r>
              <w:t>hemorrhage</w:t>
            </w:r>
            <w:proofErr w:type="spellEnd"/>
          </w:p>
        </w:tc>
        <w:tc>
          <w:tcPr>
            <w:tcW w:w="4043" w:type="dxa"/>
          </w:tcPr>
          <w:p w14:paraId="5D1F2FE6" w14:textId="77777777" w:rsidR="00C45C72" w:rsidRPr="00962CB2" w:rsidRDefault="00C45C72" w:rsidP="00E05A0C">
            <w:pPr>
              <w:spacing w:after="240"/>
              <w:jc w:val="center"/>
            </w:pPr>
            <w:r w:rsidRPr="006034B0">
              <w:t>5 (0.1)</w:t>
            </w:r>
          </w:p>
        </w:tc>
      </w:tr>
    </w:tbl>
    <w:p w14:paraId="38C002FD" w14:textId="77777777" w:rsidR="00C45C72" w:rsidRPr="00962CB2" w:rsidRDefault="00C45C72" w:rsidP="00C45C72">
      <w:pPr>
        <w:spacing w:after="240"/>
      </w:pPr>
      <w:r w:rsidRPr="00962CB2">
        <w:t>Data are n (%).</w:t>
      </w:r>
    </w:p>
    <w:p w14:paraId="393F7B94" w14:textId="77777777" w:rsidR="00C45C72" w:rsidRDefault="00C45C72" w:rsidP="00C45C72">
      <w:pPr>
        <w:spacing w:after="240"/>
      </w:pPr>
      <w:r w:rsidRPr="00962CB2">
        <w:t>AE, adverse event.</w:t>
      </w:r>
    </w:p>
    <w:p w14:paraId="5374A42C" w14:textId="77777777" w:rsidR="00C45C72" w:rsidRDefault="00C45C72" w:rsidP="00C45C72">
      <w:pPr>
        <w:spacing w:after="240"/>
      </w:pPr>
    </w:p>
    <w:p w14:paraId="3CCB09CC" w14:textId="77777777" w:rsidR="00C45C72" w:rsidRDefault="00C45C72" w:rsidP="00C45C72">
      <w:pPr>
        <w:rPr>
          <w:b/>
          <w:bCs/>
        </w:rPr>
        <w:sectPr w:rsidR="00C45C7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4439A78" w14:textId="77777777" w:rsidR="00C45C72" w:rsidRPr="006E753E" w:rsidRDefault="00C45C72" w:rsidP="00C45C72">
      <w:pPr>
        <w:rPr>
          <w:b/>
          <w:bCs/>
        </w:rPr>
      </w:pPr>
      <w:r w:rsidRPr="26D6561A">
        <w:rPr>
          <w:b/>
          <w:bCs/>
        </w:rPr>
        <w:lastRenderedPageBreak/>
        <w:t>Table A</w:t>
      </w:r>
      <w:r>
        <w:rPr>
          <w:b/>
          <w:bCs/>
        </w:rPr>
        <w:t>.6</w:t>
      </w:r>
      <w:r w:rsidRPr="26D6561A">
        <w:rPr>
          <w:b/>
          <w:bCs/>
        </w:rPr>
        <w:t xml:space="preserve">. </w:t>
      </w:r>
      <w:r w:rsidRPr="001D5BB3">
        <w:t>I</w:t>
      </w:r>
      <w:r>
        <w:t xml:space="preserve">mmune-mediated AEs </w:t>
      </w:r>
      <w:r w:rsidRPr="00AF6D0E">
        <w:t>and infusion reactions by</w:t>
      </w:r>
      <w:r>
        <w:t xml:space="preserve"> grade.</w:t>
      </w:r>
    </w:p>
    <w:tbl>
      <w:tblPr>
        <w:tblStyle w:val="TableGrid"/>
        <w:tblW w:w="14897" w:type="dxa"/>
        <w:tblLook w:val="04A0" w:firstRow="1" w:lastRow="0" w:firstColumn="1" w:lastColumn="0" w:noHBand="0" w:noVBand="1"/>
      </w:tblPr>
      <w:tblGrid>
        <w:gridCol w:w="3114"/>
        <w:gridCol w:w="1132"/>
        <w:gridCol w:w="1368"/>
        <w:gridCol w:w="1132"/>
        <w:gridCol w:w="1133"/>
        <w:gridCol w:w="1138"/>
        <w:gridCol w:w="1132"/>
        <w:gridCol w:w="1342"/>
        <w:gridCol w:w="1132"/>
        <w:gridCol w:w="1132"/>
        <w:gridCol w:w="1142"/>
      </w:tblGrid>
      <w:tr w:rsidR="00C45C72" w:rsidRPr="00962CB2" w14:paraId="3F9509F0" w14:textId="77777777" w:rsidTr="00E05A0C">
        <w:trPr>
          <w:trHeight w:val="641"/>
        </w:trPr>
        <w:tc>
          <w:tcPr>
            <w:tcW w:w="3114" w:type="dxa"/>
            <w:vMerge w:val="restart"/>
            <w:shd w:val="clear" w:color="auto" w:fill="D9D9D9" w:themeFill="background1" w:themeFillShade="D9"/>
          </w:tcPr>
          <w:p w14:paraId="4089D2BF" w14:textId="77777777" w:rsidR="00C45C72" w:rsidRPr="00962CB2" w:rsidRDefault="00C45C72" w:rsidP="00E05A0C">
            <w:pPr>
              <w:rPr>
                <w:b/>
                <w:bCs/>
              </w:rPr>
            </w:pPr>
          </w:p>
        </w:tc>
        <w:tc>
          <w:tcPr>
            <w:tcW w:w="5903" w:type="dxa"/>
            <w:gridSpan w:val="5"/>
            <w:shd w:val="clear" w:color="auto" w:fill="D9D9D9" w:themeFill="background1" w:themeFillShade="D9"/>
            <w:vAlign w:val="center"/>
          </w:tcPr>
          <w:p w14:paraId="0266CB79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1-trial pooled safety dataset</w:t>
            </w:r>
          </w:p>
          <w:p w14:paraId="3C988B84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Pr="00962CB2">
              <w:rPr>
                <w:b/>
                <w:bCs/>
              </w:rPr>
              <w:t>=8937</w:t>
            </w:r>
          </w:p>
        </w:tc>
        <w:tc>
          <w:tcPr>
            <w:tcW w:w="5880" w:type="dxa"/>
            <w:gridSpan w:val="5"/>
            <w:shd w:val="clear" w:color="auto" w:fill="D9D9D9" w:themeFill="background1" w:themeFillShade="D9"/>
            <w:vAlign w:val="center"/>
          </w:tcPr>
          <w:p w14:paraId="432D2763" w14:textId="77777777" w:rsidR="00C45C72" w:rsidRDefault="00C45C72" w:rsidP="00E05A0C">
            <w:pPr>
              <w:jc w:val="center"/>
              <w:rPr>
                <w:b/>
                <w:bCs/>
              </w:rPr>
            </w:pPr>
            <w:r w:rsidRPr="00E21C59">
              <w:rPr>
                <w:b/>
                <w:bCs/>
              </w:rPr>
              <w:t xml:space="preserve">Label </w:t>
            </w:r>
            <w:r>
              <w:rPr>
                <w:b/>
                <w:bCs/>
              </w:rPr>
              <w:t>s</w:t>
            </w:r>
            <w:r w:rsidRPr="00E21C59">
              <w:rPr>
                <w:b/>
                <w:bCs/>
              </w:rPr>
              <w:t xml:space="preserve">afety </w:t>
            </w:r>
            <w:r>
              <w:rPr>
                <w:b/>
                <w:bCs/>
              </w:rPr>
              <w:t>d</w:t>
            </w:r>
            <w:r w:rsidRPr="00E21C59">
              <w:rPr>
                <w:b/>
                <w:bCs/>
              </w:rPr>
              <w:t>ataset</w:t>
            </w:r>
            <w:r>
              <w:rPr>
                <w:b/>
                <w:bCs/>
              </w:rPr>
              <w:t xml:space="preserve"> </w:t>
            </w:r>
            <w:r w:rsidRPr="001937D0"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Merck Sharp &amp;amp; Dohme Corp.&lt;/Author&gt;&lt;Year&gt;2023&lt;/Year&gt;&lt;RecNum&gt;24666&lt;/RecNum&gt;&lt;IDText&gt;Y107838&lt;/IDText&gt;&lt;DisplayText&gt;[1]&lt;/DisplayText&gt;&lt;record&gt;&lt;rec-number&gt;24666&lt;/rec-number&gt;&lt;foreign-keys&gt;&lt;key app="EN" db-id="zszwxxa5swft5seetv1v25265a0ev09xs50t" timestamp="1677076204" guid="c440d538-d627-4d6f-a59d-d3bda6627ff3"&gt;24666&lt;/key&gt;&lt;/foreign-keys&gt;&lt;ref-type name="Music"&gt;61&lt;/ref-type&gt;&lt;contributors&gt;&lt;authors&gt;&lt;author&gt;Merck Sharp &amp;amp; Dohme Corp.,&lt;/author&gt;&lt;/authors&gt;&lt;/contributors&gt;&lt;titles&gt;&lt;title&gt;KEYTRUDA®(pembrolizumab) injection, for intravenous use&lt;/title&gt;&lt;secondary-title&gt;01/2023&lt;/secondary-title&gt;&lt;/titles&gt;&lt;pages&gt;128&lt;/pages&gt;&lt;dates&gt;&lt;year&gt;2023&lt;/year&gt;&lt;/dates&gt;&lt;pub-location&gt;Merck Sharp &amp;amp; Dohme Corp.&lt;/pub-location&gt;&lt;publisher&gt;Whitehouse Station, NJ&lt;/publisher&gt;&lt;label&gt;Y107838&lt;/label&gt;&lt;urls&gt;&lt;related-urls&gt;&lt;url&gt;https://www.merck.com/product/usa/pi_circulars/k/keytruda/keytruda_pi.pdf&lt;/url&gt;&lt;/related-urls&gt;&lt;/urls&gt;&lt;/record&gt;&lt;/Cite&gt;&lt;/EndNote&gt;</w:instrText>
            </w:r>
            <w:r w:rsidRPr="001937D0">
              <w:rPr>
                <w:b/>
                <w:bCs/>
              </w:rPr>
              <w:fldChar w:fldCharType="separate"/>
            </w:r>
            <w:r w:rsidRPr="001937D0">
              <w:rPr>
                <w:b/>
                <w:bCs/>
                <w:noProof/>
              </w:rPr>
              <w:t>[1]</w:t>
            </w:r>
            <w:r w:rsidRPr="001937D0">
              <w:rPr>
                <w:b/>
                <w:bCs/>
              </w:rPr>
              <w:fldChar w:fldCharType="end"/>
            </w:r>
          </w:p>
          <w:p w14:paraId="364CE90B" w14:textId="77777777" w:rsidR="00C45C72" w:rsidRPr="00962CB2" w:rsidRDefault="00C45C72" w:rsidP="00E05A0C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=2799</w:t>
            </w:r>
          </w:p>
        </w:tc>
      </w:tr>
      <w:tr w:rsidR="00C45C72" w:rsidRPr="00962CB2" w14:paraId="58627AD5" w14:textId="77777777" w:rsidTr="00E05A0C">
        <w:trPr>
          <w:trHeight w:val="417"/>
        </w:trPr>
        <w:tc>
          <w:tcPr>
            <w:tcW w:w="3114" w:type="dxa"/>
            <w:vMerge/>
            <w:shd w:val="clear" w:color="auto" w:fill="D9D9D9" w:themeFill="background1" w:themeFillShade="D9"/>
          </w:tcPr>
          <w:p w14:paraId="53AB05D7" w14:textId="77777777" w:rsidR="00C45C72" w:rsidRPr="00AF6D0E" w:rsidRDefault="00C45C72" w:rsidP="00E05A0C"/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630BF826" w14:textId="77777777" w:rsidR="00C45C72" w:rsidRPr="00AF6D0E" w:rsidRDefault="00C45C72" w:rsidP="00E05A0C">
            <w:pPr>
              <w:jc w:val="center"/>
              <w:rPr>
                <w:b/>
                <w:bCs/>
              </w:rPr>
            </w:pPr>
            <w:r w:rsidRPr="00AF6D0E">
              <w:rPr>
                <w:b/>
                <w:bCs/>
              </w:rPr>
              <w:t>Grade 1</w:t>
            </w:r>
          </w:p>
        </w:tc>
        <w:tc>
          <w:tcPr>
            <w:tcW w:w="1368" w:type="dxa"/>
            <w:shd w:val="clear" w:color="auto" w:fill="D9D9D9" w:themeFill="background1" w:themeFillShade="D9"/>
            <w:vAlign w:val="center"/>
          </w:tcPr>
          <w:p w14:paraId="5D3BAAFC" w14:textId="77777777" w:rsidR="00C45C72" w:rsidRPr="00AF6D0E" w:rsidRDefault="00C45C72" w:rsidP="00E05A0C">
            <w:pPr>
              <w:jc w:val="center"/>
              <w:rPr>
                <w:b/>
                <w:bCs/>
              </w:rPr>
            </w:pPr>
            <w:r w:rsidRPr="00AF6D0E">
              <w:rPr>
                <w:b/>
                <w:bCs/>
              </w:rPr>
              <w:t>Grade 2</w:t>
            </w:r>
          </w:p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551B75F0" w14:textId="77777777" w:rsidR="00C45C72" w:rsidRPr="00AF6D0E" w:rsidRDefault="00C45C72" w:rsidP="00E05A0C">
            <w:pPr>
              <w:jc w:val="center"/>
              <w:rPr>
                <w:b/>
                <w:bCs/>
              </w:rPr>
            </w:pPr>
            <w:r w:rsidRPr="00AF6D0E">
              <w:rPr>
                <w:b/>
                <w:bCs/>
              </w:rPr>
              <w:t>Grade 3</w:t>
            </w:r>
          </w:p>
        </w:tc>
        <w:tc>
          <w:tcPr>
            <w:tcW w:w="1133" w:type="dxa"/>
            <w:shd w:val="clear" w:color="auto" w:fill="D9D9D9" w:themeFill="background1" w:themeFillShade="D9"/>
            <w:vAlign w:val="center"/>
          </w:tcPr>
          <w:p w14:paraId="198863B6" w14:textId="77777777" w:rsidR="00C45C72" w:rsidRPr="00AF6D0E" w:rsidRDefault="00C45C72" w:rsidP="00E05A0C">
            <w:pPr>
              <w:jc w:val="center"/>
              <w:rPr>
                <w:b/>
                <w:bCs/>
              </w:rPr>
            </w:pPr>
            <w:r w:rsidRPr="00AF6D0E">
              <w:rPr>
                <w:b/>
                <w:bCs/>
              </w:rPr>
              <w:t>Grade 4</w:t>
            </w:r>
          </w:p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206609B2" w14:textId="77777777" w:rsidR="00C45C72" w:rsidRPr="00AF6D0E" w:rsidRDefault="00C45C72" w:rsidP="00E05A0C">
            <w:pPr>
              <w:jc w:val="center"/>
              <w:rPr>
                <w:b/>
                <w:bCs/>
              </w:rPr>
            </w:pPr>
            <w:r w:rsidRPr="00AF6D0E">
              <w:rPr>
                <w:b/>
                <w:bCs/>
              </w:rPr>
              <w:t>Grade 5</w:t>
            </w:r>
          </w:p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058EBD92" w14:textId="77777777" w:rsidR="00C45C72" w:rsidRPr="00AF6D0E" w:rsidRDefault="00C45C72" w:rsidP="00E05A0C">
            <w:pPr>
              <w:jc w:val="center"/>
            </w:pPr>
            <w:r w:rsidRPr="00AF6D0E">
              <w:rPr>
                <w:b/>
                <w:bCs/>
              </w:rPr>
              <w:t>Grade 1</w:t>
            </w:r>
          </w:p>
        </w:tc>
        <w:tc>
          <w:tcPr>
            <w:tcW w:w="1342" w:type="dxa"/>
            <w:shd w:val="clear" w:color="auto" w:fill="D9D9D9" w:themeFill="background1" w:themeFillShade="D9"/>
            <w:vAlign w:val="center"/>
          </w:tcPr>
          <w:p w14:paraId="500B3D97" w14:textId="77777777" w:rsidR="00C45C72" w:rsidRPr="00AF6D0E" w:rsidRDefault="00C45C72" w:rsidP="00E05A0C">
            <w:pPr>
              <w:jc w:val="center"/>
            </w:pPr>
            <w:r w:rsidRPr="00AF6D0E">
              <w:rPr>
                <w:b/>
                <w:bCs/>
              </w:rPr>
              <w:t>Grade 2</w:t>
            </w:r>
          </w:p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5A46A27F" w14:textId="77777777" w:rsidR="00C45C72" w:rsidRPr="00AF6D0E" w:rsidRDefault="00C45C72" w:rsidP="00E05A0C">
            <w:pPr>
              <w:jc w:val="center"/>
            </w:pPr>
            <w:r w:rsidRPr="00AF6D0E">
              <w:rPr>
                <w:b/>
                <w:bCs/>
              </w:rPr>
              <w:t>Grade 3</w:t>
            </w:r>
          </w:p>
        </w:tc>
        <w:tc>
          <w:tcPr>
            <w:tcW w:w="1132" w:type="dxa"/>
            <w:shd w:val="clear" w:color="auto" w:fill="D9D9D9" w:themeFill="background1" w:themeFillShade="D9"/>
            <w:vAlign w:val="center"/>
          </w:tcPr>
          <w:p w14:paraId="62D4B767" w14:textId="77777777" w:rsidR="00C45C72" w:rsidRPr="00AF6D0E" w:rsidRDefault="00C45C72" w:rsidP="00E05A0C">
            <w:pPr>
              <w:jc w:val="center"/>
            </w:pPr>
            <w:r w:rsidRPr="00AF6D0E">
              <w:rPr>
                <w:b/>
                <w:bCs/>
              </w:rPr>
              <w:t>Grade 4</w:t>
            </w:r>
          </w:p>
        </w:tc>
        <w:tc>
          <w:tcPr>
            <w:tcW w:w="1133" w:type="dxa"/>
            <w:shd w:val="clear" w:color="auto" w:fill="D9D9D9" w:themeFill="background1" w:themeFillShade="D9"/>
            <w:vAlign w:val="center"/>
          </w:tcPr>
          <w:p w14:paraId="158CDF62" w14:textId="77777777" w:rsidR="00C45C72" w:rsidRPr="00AF6D0E" w:rsidRDefault="00C45C72" w:rsidP="00E05A0C">
            <w:pPr>
              <w:jc w:val="center"/>
            </w:pPr>
            <w:r w:rsidRPr="00AF6D0E">
              <w:rPr>
                <w:b/>
                <w:bCs/>
              </w:rPr>
              <w:t>Grade 5</w:t>
            </w:r>
          </w:p>
        </w:tc>
      </w:tr>
      <w:tr w:rsidR="00C45C72" w:rsidRPr="00962CB2" w14:paraId="49E61AAF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50F1B1D" w14:textId="77777777" w:rsidR="00C45C72" w:rsidRPr="00AF6D0E" w:rsidRDefault="00C45C72" w:rsidP="00E05A0C">
            <w:r w:rsidRPr="00AF6D0E">
              <w:rPr>
                <w:b/>
                <w:bCs/>
              </w:rPr>
              <w:t>Any immune-mediated AE or infusion reaction</w:t>
            </w:r>
          </w:p>
        </w:tc>
        <w:tc>
          <w:tcPr>
            <w:tcW w:w="1132" w:type="dxa"/>
            <w:vAlign w:val="center"/>
          </w:tcPr>
          <w:p w14:paraId="3F900A4A" w14:textId="77777777" w:rsidR="00C45C72" w:rsidRPr="00AF6D0E" w:rsidRDefault="00C45C72" w:rsidP="00E05A0C">
            <w:pPr>
              <w:jc w:val="center"/>
            </w:pPr>
            <w:r w:rsidRPr="00AF6D0E">
              <w:t>527 (5.9)</w:t>
            </w:r>
          </w:p>
        </w:tc>
        <w:tc>
          <w:tcPr>
            <w:tcW w:w="1368" w:type="dxa"/>
            <w:vAlign w:val="center"/>
          </w:tcPr>
          <w:p w14:paraId="13E7A229" w14:textId="77777777" w:rsidR="00C45C72" w:rsidRPr="00AF6D0E" w:rsidRDefault="00C45C72" w:rsidP="00E05A0C">
            <w:pPr>
              <w:jc w:val="center"/>
            </w:pPr>
            <w:r w:rsidRPr="00AF6D0E">
              <w:t>1031 (11.5)</w:t>
            </w:r>
          </w:p>
        </w:tc>
        <w:tc>
          <w:tcPr>
            <w:tcW w:w="1132" w:type="dxa"/>
            <w:vAlign w:val="center"/>
          </w:tcPr>
          <w:p w14:paraId="3844BA3D" w14:textId="77777777" w:rsidR="00C45C72" w:rsidRPr="00AF6D0E" w:rsidRDefault="00C45C72" w:rsidP="00E05A0C">
            <w:pPr>
              <w:jc w:val="center"/>
            </w:pPr>
            <w:r w:rsidRPr="00AF6D0E">
              <w:t>478 (5.3)</w:t>
            </w:r>
          </w:p>
        </w:tc>
        <w:tc>
          <w:tcPr>
            <w:tcW w:w="1133" w:type="dxa"/>
            <w:vAlign w:val="center"/>
          </w:tcPr>
          <w:p w14:paraId="3FA98A9B" w14:textId="77777777" w:rsidR="00C45C72" w:rsidRPr="00AF6D0E" w:rsidRDefault="00C45C72" w:rsidP="00E05A0C">
            <w:pPr>
              <w:jc w:val="center"/>
            </w:pPr>
            <w:r w:rsidRPr="00AF6D0E">
              <w:t>63 (0.7)</w:t>
            </w:r>
          </w:p>
        </w:tc>
        <w:tc>
          <w:tcPr>
            <w:tcW w:w="1132" w:type="dxa"/>
            <w:vAlign w:val="center"/>
          </w:tcPr>
          <w:p w14:paraId="66372AFB" w14:textId="77777777" w:rsidR="00C45C72" w:rsidRPr="00AF6D0E" w:rsidRDefault="00C45C72" w:rsidP="00E05A0C">
            <w:pPr>
              <w:jc w:val="center"/>
            </w:pPr>
            <w:r w:rsidRPr="00AF6D0E">
              <w:t>22 (0.2)</w:t>
            </w:r>
          </w:p>
        </w:tc>
        <w:tc>
          <w:tcPr>
            <w:tcW w:w="1132" w:type="dxa"/>
            <w:vAlign w:val="center"/>
          </w:tcPr>
          <w:p w14:paraId="6D78D4BE" w14:textId="77777777" w:rsidR="00C45C72" w:rsidRPr="00AF6D0E" w:rsidRDefault="00C45C72" w:rsidP="00E05A0C">
            <w:pPr>
              <w:jc w:val="center"/>
            </w:pPr>
            <w:r w:rsidRPr="00AF6D0E">
              <w:t>154 (5.5)</w:t>
            </w:r>
          </w:p>
        </w:tc>
        <w:tc>
          <w:tcPr>
            <w:tcW w:w="1342" w:type="dxa"/>
            <w:vAlign w:val="center"/>
          </w:tcPr>
          <w:p w14:paraId="4F867D00" w14:textId="77777777" w:rsidR="00C45C72" w:rsidRPr="00AF6D0E" w:rsidRDefault="00C45C72" w:rsidP="00E05A0C">
            <w:pPr>
              <w:jc w:val="center"/>
            </w:pPr>
            <w:r w:rsidRPr="00AF6D0E">
              <w:t>292 (10.4)</w:t>
            </w:r>
          </w:p>
        </w:tc>
        <w:tc>
          <w:tcPr>
            <w:tcW w:w="1132" w:type="dxa"/>
            <w:vAlign w:val="center"/>
          </w:tcPr>
          <w:p w14:paraId="75764C21" w14:textId="77777777" w:rsidR="00C45C72" w:rsidRPr="00AF6D0E" w:rsidRDefault="00C45C72" w:rsidP="00E05A0C">
            <w:pPr>
              <w:jc w:val="center"/>
            </w:pPr>
            <w:r w:rsidRPr="00AF6D0E">
              <w:t>134 (4.8)</w:t>
            </w:r>
          </w:p>
        </w:tc>
        <w:tc>
          <w:tcPr>
            <w:tcW w:w="1132" w:type="dxa"/>
            <w:vAlign w:val="center"/>
          </w:tcPr>
          <w:p w14:paraId="565373BD" w14:textId="77777777" w:rsidR="00C45C72" w:rsidRPr="00AF6D0E" w:rsidRDefault="00C45C72" w:rsidP="00E05A0C">
            <w:pPr>
              <w:jc w:val="center"/>
            </w:pPr>
            <w:r w:rsidRPr="00AF6D0E">
              <w:t>17 (0.6)</w:t>
            </w:r>
          </w:p>
        </w:tc>
        <w:tc>
          <w:tcPr>
            <w:tcW w:w="1133" w:type="dxa"/>
            <w:vAlign w:val="center"/>
          </w:tcPr>
          <w:p w14:paraId="5A8C0D46" w14:textId="77777777" w:rsidR="00C45C72" w:rsidRPr="00AF6D0E" w:rsidRDefault="00C45C72" w:rsidP="00E05A0C">
            <w:pPr>
              <w:jc w:val="center"/>
            </w:pPr>
            <w:r w:rsidRPr="00AF6D0E">
              <w:t>4 (0.1)</w:t>
            </w:r>
          </w:p>
        </w:tc>
      </w:tr>
      <w:tr w:rsidR="00C45C72" w:rsidRPr="00962CB2" w14:paraId="69C7EB3A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1B9A86C4" w14:textId="77777777" w:rsidR="00C45C72" w:rsidRDefault="00C45C72" w:rsidP="00E05A0C">
            <w:pPr>
              <w:ind w:left="720" w:hanging="270"/>
            </w:pPr>
            <w:r w:rsidRPr="00A119CC">
              <w:t>Adrenal insufficiency</w:t>
            </w:r>
          </w:p>
        </w:tc>
        <w:tc>
          <w:tcPr>
            <w:tcW w:w="1132" w:type="dxa"/>
            <w:vAlign w:val="center"/>
          </w:tcPr>
          <w:p w14:paraId="1230C2DB" w14:textId="77777777" w:rsidR="00C45C72" w:rsidRDefault="00C45C72" w:rsidP="00E05A0C">
            <w:pPr>
              <w:jc w:val="center"/>
            </w:pPr>
            <w:r>
              <w:t>5 (0.1)</w:t>
            </w:r>
          </w:p>
        </w:tc>
        <w:tc>
          <w:tcPr>
            <w:tcW w:w="1368" w:type="dxa"/>
            <w:vAlign w:val="center"/>
          </w:tcPr>
          <w:p w14:paraId="73B00121" w14:textId="77777777" w:rsidR="00C45C72" w:rsidRDefault="00C45C72" w:rsidP="00E05A0C">
            <w:pPr>
              <w:jc w:val="center"/>
            </w:pPr>
            <w:r>
              <w:t>28 (0.3)</w:t>
            </w:r>
          </w:p>
        </w:tc>
        <w:tc>
          <w:tcPr>
            <w:tcW w:w="1132" w:type="dxa"/>
            <w:vAlign w:val="center"/>
          </w:tcPr>
          <w:p w14:paraId="42284A52" w14:textId="77777777" w:rsidR="00C45C72" w:rsidRDefault="00C45C72" w:rsidP="00E05A0C">
            <w:pPr>
              <w:jc w:val="center"/>
            </w:pPr>
            <w:r>
              <w:t>32 (0.4)</w:t>
            </w:r>
          </w:p>
        </w:tc>
        <w:tc>
          <w:tcPr>
            <w:tcW w:w="1133" w:type="dxa"/>
            <w:vAlign w:val="center"/>
          </w:tcPr>
          <w:p w14:paraId="1EB80508" w14:textId="77777777" w:rsidR="00C45C72" w:rsidRDefault="00C45C72" w:rsidP="00E05A0C">
            <w:pPr>
              <w:jc w:val="center"/>
            </w:pPr>
            <w:r>
              <w:t>4 (0.0)</w:t>
            </w:r>
          </w:p>
        </w:tc>
        <w:tc>
          <w:tcPr>
            <w:tcW w:w="1132" w:type="dxa"/>
            <w:vAlign w:val="center"/>
          </w:tcPr>
          <w:p w14:paraId="14A5C43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36648629" w14:textId="77777777" w:rsidR="00C45C72" w:rsidRDefault="00C45C72" w:rsidP="00E05A0C">
            <w:pPr>
              <w:jc w:val="center"/>
            </w:pPr>
            <w:r>
              <w:t>3 (0.1)</w:t>
            </w:r>
          </w:p>
        </w:tc>
        <w:tc>
          <w:tcPr>
            <w:tcW w:w="1342" w:type="dxa"/>
            <w:vAlign w:val="center"/>
          </w:tcPr>
          <w:p w14:paraId="497B9E1F" w14:textId="77777777" w:rsidR="00C45C72" w:rsidRDefault="00C45C72" w:rsidP="00E05A0C">
            <w:pPr>
              <w:jc w:val="center"/>
            </w:pPr>
            <w:r>
              <w:t>9 (0.3)</w:t>
            </w:r>
          </w:p>
        </w:tc>
        <w:tc>
          <w:tcPr>
            <w:tcW w:w="1132" w:type="dxa"/>
            <w:vAlign w:val="center"/>
          </w:tcPr>
          <w:p w14:paraId="266DF330" w14:textId="77777777" w:rsidR="00C45C72" w:rsidRDefault="00C45C72" w:rsidP="00E05A0C">
            <w:pPr>
              <w:jc w:val="center"/>
            </w:pPr>
            <w:r>
              <w:t>9 (0.3)</w:t>
            </w:r>
          </w:p>
        </w:tc>
        <w:tc>
          <w:tcPr>
            <w:tcW w:w="1132" w:type="dxa"/>
            <w:vAlign w:val="center"/>
          </w:tcPr>
          <w:p w14:paraId="63174FCD" w14:textId="77777777" w:rsidR="00C45C72" w:rsidRDefault="00C45C72" w:rsidP="00E05A0C">
            <w:pPr>
              <w:jc w:val="center"/>
            </w:pPr>
            <w:r>
              <w:t>1 (0.0)</w:t>
            </w:r>
          </w:p>
        </w:tc>
        <w:tc>
          <w:tcPr>
            <w:tcW w:w="1133" w:type="dxa"/>
            <w:vAlign w:val="center"/>
          </w:tcPr>
          <w:p w14:paraId="105D63BC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193EA03A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3597F84C" w14:textId="77777777" w:rsidR="00C45C72" w:rsidRDefault="00C45C72" w:rsidP="00E05A0C">
            <w:pPr>
              <w:ind w:left="720" w:hanging="270"/>
            </w:pPr>
            <w:r w:rsidRPr="00A119CC">
              <w:t>Arthritis</w:t>
            </w:r>
          </w:p>
        </w:tc>
        <w:tc>
          <w:tcPr>
            <w:tcW w:w="1132" w:type="dxa"/>
            <w:vAlign w:val="center"/>
          </w:tcPr>
          <w:p w14:paraId="221D487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5872A4D2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129FC15" w14:textId="77777777" w:rsidR="00C45C72" w:rsidRDefault="00C45C72" w:rsidP="00E05A0C">
            <w:pPr>
              <w:jc w:val="center"/>
            </w:pPr>
            <w:r>
              <w:t>4 (&lt;0.1)</w:t>
            </w:r>
          </w:p>
        </w:tc>
        <w:tc>
          <w:tcPr>
            <w:tcW w:w="1133" w:type="dxa"/>
            <w:vAlign w:val="center"/>
          </w:tcPr>
          <w:p w14:paraId="02B88BC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CD6CBBF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57534DA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31D70CC2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2114971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C3B3B2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575955D5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3900386D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12958E5D" w14:textId="77777777" w:rsidR="00C45C72" w:rsidRDefault="00C45C72" w:rsidP="00E05A0C">
            <w:pPr>
              <w:ind w:left="720" w:hanging="270"/>
            </w:pPr>
            <w:r w:rsidRPr="00A119CC">
              <w:t>Colitis</w:t>
            </w:r>
          </w:p>
        </w:tc>
        <w:tc>
          <w:tcPr>
            <w:tcW w:w="1132" w:type="dxa"/>
            <w:vAlign w:val="center"/>
          </w:tcPr>
          <w:p w14:paraId="0E834F98" w14:textId="77777777" w:rsidR="00C45C72" w:rsidRDefault="00C45C72" w:rsidP="00E05A0C">
            <w:pPr>
              <w:jc w:val="center"/>
            </w:pPr>
            <w:r>
              <w:t>24 (0.3)</w:t>
            </w:r>
          </w:p>
        </w:tc>
        <w:tc>
          <w:tcPr>
            <w:tcW w:w="1368" w:type="dxa"/>
            <w:vAlign w:val="center"/>
          </w:tcPr>
          <w:p w14:paraId="5E912A79" w14:textId="77777777" w:rsidR="00C45C72" w:rsidRDefault="00C45C72" w:rsidP="00E05A0C">
            <w:pPr>
              <w:jc w:val="center"/>
            </w:pPr>
            <w:r>
              <w:t>46 (0.5)</w:t>
            </w:r>
          </w:p>
        </w:tc>
        <w:tc>
          <w:tcPr>
            <w:tcW w:w="1132" w:type="dxa"/>
            <w:vAlign w:val="center"/>
          </w:tcPr>
          <w:p w14:paraId="02173CE7" w14:textId="77777777" w:rsidR="00C45C72" w:rsidRDefault="00C45C72" w:rsidP="00E05A0C">
            <w:pPr>
              <w:jc w:val="center"/>
            </w:pPr>
            <w:r>
              <w:t>86 (1.0)</w:t>
            </w:r>
          </w:p>
        </w:tc>
        <w:tc>
          <w:tcPr>
            <w:tcW w:w="1133" w:type="dxa"/>
            <w:vAlign w:val="center"/>
          </w:tcPr>
          <w:p w14:paraId="50880E55" w14:textId="77777777" w:rsidR="00C45C72" w:rsidRDefault="00C45C72" w:rsidP="00E05A0C">
            <w:pPr>
              <w:jc w:val="center"/>
            </w:pPr>
            <w:r>
              <w:t>7 (0.1)</w:t>
            </w:r>
          </w:p>
        </w:tc>
        <w:tc>
          <w:tcPr>
            <w:tcW w:w="1132" w:type="dxa"/>
            <w:vAlign w:val="center"/>
          </w:tcPr>
          <w:p w14:paraId="0E9AB75D" w14:textId="77777777" w:rsidR="00C45C72" w:rsidRDefault="00C45C72" w:rsidP="00E05A0C">
            <w:pPr>
              <w:jc w:val="center"/>
            </w:pPr>
            <w:r>
              <w:t>2 (&lt;0.1)</w:t>
            </w:r>
          </w:p>
        </w:tc>
        <w:tc>
          <w:tcPr>
            <w:tcW w:w="1132" w:type="dxa"/>
            <w:vAlign w:val="center"/>
          </w:tcPr>
          <w:p w14:paraId="60792527" w14:textId="77777777" w:rsidR="00C45C72" w:rsidRDefault="00C45C72" w:rsidP="00E05A0C">
            <w:pPr>
              <w:jc w:val="center"/>
            </w:pPr>
            <w:r>
              <w:t>6 (0.2)</w:t>
            </w:r>
          </w:p>
        </w:tc>
        <w:tc>
          <w:tcPr>
            <w:tcW w:w="1342" w:type="dxa"/>
            <w:vAlign w:val="center"/>
          </w:tcPr>
          <w:p w14:paraId="2293361E" w14:textId="77777777" w:rsidR="00C45C72" w:rsidRDefault="00C45C72" w:rsidP="00E05A0C">
            <w:pPr>
              <w:jc w:val="center"/>
            </w:pPr>
            <w:r>
              <w:t>10 (0.4)</w:t>
            </w:r>
          </w:p>
        </w:tc>
        <w:tc>
          <w:tcPr>
            <w:tcW w:w="1132" w:type="dxa"/>
            <w:vAlign w:val="center"/>
          </w:tcPr>
          <w:p w14:paraId="048FD46D" w14:textId="77777777" w:rsidR="00C45C72" w:rsidRDefault="00C45C72" w:rsidP="00E05A0C">
            <w:pPr>
              <w:jc w:val="center"/>
            </w:pPr>
            <w:r>
              <w:t>30 (1.1)</w:t>
            </w:r>
          </w:p>
        </w:tc>
        <w:tc>
          <w:tcPr>
            <w:tcW w:w="1132" w:type="dxa"/>
            <w:vAlign w:val="center"/>
          </w:tcPr>
          <w:p w14:paraId="1CD4FD91" w14:textId="77777777" w:rsidR="00C45C72" w:rsidRDefault="00C45C72" w:rsidP="00E05A0C">
            <w:pPr>
              <w:jc w:val="center"/>
            </w:pPr>
            <w:r>
              <w:t>2 (0.1)</w:t>
            </w:r>
          </w:p>
        </w:tc>
        <w:tc>
          <w:tcPr>
            <w:tcW w:w="1133" w:type="dxa"/>
            <w:vAlign w:val="center"/>
          </w:tcPr>
          <w:p w14:paraId="32105E59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480C8FB5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8817AFF" w14:textId="77777777" w:rsidR="00C45C72" w:rsidRDefault="00C45C72" w:rsidP="00E05A0C">
            <w:pPr>
              <w:ind w:left="720" w:hanging="270"/>
            </w:pPr>
            <w:r w:rsidRPr="00A119CC">
              <w:t>Encephalitis</w:t>
            </w:r>
          </w:p>
        </w:tc>
        <w:tc>
          <w:tcPr>
            <w:tcW w:w="1132" w:type="dxa"/>
            <w:vAlign w:val="center"/>
          </w:tcPr>
          <w:p w14:paraId="7A587AD3" w14:textId="77777777" w:rsidR="00C45C72" w:rsidRDefault="00C45C72" w:rsidP="00E05A0C">
            <w:pPr>
              <w:jc w:val="center"/>
            </w:pPr>
            <w:r>
              <w:t>1 (&lt;0.1)</w:t>
            </w:r>
          </w:p>
        </w:tc>
        <w:tc>
          <w:tcPr>
            <w:tcW w:w="1368" w:type="dxa"/>
            <w:vAlign w:val="center"/>
          </w:tcPr>
          <w:p w14:paraId="2F6CE9F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0585F35" w14:textId="77777777" w:rsidR="00C45C72" w:rsidRDefault="00C45C72" w:rsidP="00E05A0C">
            <w:pPr>
              <w:jc w:val="center"/>
            </w:pPr>
            <w:r>
              <w:t>5 (0.1)</w:t>
            </w:r>
          </w:p>
        </w:tc>
        <w:tc>
          <w:tcPr>
            <w:tcW w:w="1133" w:type="dxa"/>
            <w:vAlign w:val="center"/>
          </w:tcPr>
          <w:p w14:paraId="594929C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66D39F1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5F8C0721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19FA76E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38B01D56" w14:textId="77777777" w:rsidR="00C45C72" w:rsidRDefault="00C45C72" w:rsidP="00E05A0C">
            <w:pPr>
              <w:jc w:val="center"/>
            </w:pPr>
            <w:r>
              <w:t>1 (&lt;0.1)</w:t>
            </w:r>
          </w:p>
        </w:tc>
        <w:tc>
          <w:tcPr>
            <w:tcW w:w="1132" w:type="dxa"/>
            <w:vAlign w:val="center"/>
          </w:tcPr>
          <w:p w14:paraId="5762468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7038A486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6836DE62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24F1E34E" w14:textId="77777777" w:rsidR="00C45C72" w:rsidRDefault="00C45C72" w:rsidP="00E05A0C">
            <w:pPr>
              <w:ind w:left="720" w:hanging="270"/>
            </w:pPr>
            <w:r w:rsidRPr="00A119CC">
              <w:t>Guillain-Barr</w:t>
            </w:r>
            <w:r>
              <w:t>é</w:t>
            </w:r>
            <w:r w:rsidRPr="00A119CC">
              <w:t xml:space="preserve"> syndrome</w:t>
            </w:r>
          </w:p>
        </w:tc>
        <w:tc>
          <w:tcPr>
            <w:tcW w:w="1132" w:type="dxa"/>
            <w:vAlign w:val="center"/>
          </w:tcPr>
          <w:p w14:paraId="6EA9E4E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06C03DC7" w14:textId="77777777" w:rsidR="00C45C72" w:rsidRDefault="00C45C72" w:rsidP="00E05A0C">
            <w:pPr>
              <w:jc w:val="center"/>
            </w:pPr>
            <w:r>
              <w:t>2 (&lt;0.1)</w:t>
            </w:r>
          </w:p>
        </w:tc>
        <w:tc>
          <w:tcPr>
            <w:tcW w:w="1132" w:type="dxa"/>
            <w:vAlign w:val="center"/>
          </w:tcPr>
          <w:p w14:paraId="180EC181" w14:textId="77777777" w:rsidR="00C45C72" w:rsidRDefault="00C45C72" w:rsidP="00E05A0C">
            <w:pPr>
              <w:jc w:val="center"/>
            </w:pPr>
            <w:r>
              <w:t>3 (</w:t>
            </w:r>
            <w:r w:rsidRPr="004069AA">
              <w:t>&lt;0.1)</w:t>
            </w:r>
          </w:p>
        </w:tc>
        <w:tc>
          <w:tcPr>
            <w:tcW w:w="1133" w:type="dxa"/>
            <w:vAlign w:val="center"/>
          </w:tcPr>
          <w:p w14:paraId="09222CE9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4069AA">
              <w:t>(&lt;0.1)</w:t>
            </w:r>
          </w:p>
        </w:tc>
        <w:tc>
          <w:tcPr>
            <w:tcW w:w="1132" w:type="dxa"/>
            <w:vAlign w:val="center"/>
          </w:tcPr>
          <w:p w14:paraId="7F219F36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4069AA">
              <w:t>(&lt;0.1)</w:t>
            </w:r>
          </w:p>
        </w:tc>
        <w:tc>
          <w:tcPr>
            <w:tcW w:w="1132" w:type="dxa"/>
            <w:vAlign w:val="center"/>
          </w:tcPr>
          <w:p w14:paraId="47E5E024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58D492ED" w14:textId="77777777" w:rsidR="00C45C72" w:rsidRDefault="00C45C72" w:rsidP="00E05A0C">
            <w:pPr>
              <w:jc w:val="center"/>
            </w:pPr>
            <w:r>
              <w:t>1 (&lt;0.1)</w:t>
            </w:r>
          </w:p>
        </w:tc>
        <w:tc>
          <w:tcPr>
            <w:tcW w:w="1132" w:type="dxa"/>
            <w:vAlign w:val="center"/>
          </w:tcPr>
          <w:p w14:paraId="6E1583BC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A6BA3E1" w14:textId="77777777" w:rsidR="00C45C72" w:rsidRDefault="00C45C72" w:rsidP="00E05A0C">
            <w:pPr>
              <w:jc w:val="center"/>
            </w:pPr>
            <w:r>
              <w:t>1 (&lt;0.1)</w:t>
            </w:r>
          </w:p>
        </w:tc>
        <w:tc>
          <w:tcPr>
            <w:tcW w:w="1133" w:type="dxa"/>
            <w:vAlign w:val="center"/>
          </w:tcPr>
          <w:p w14:paraId="1E7ACDD3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1324FDFC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1BFE416D" w14:textId="77777777" w:rsidR="00C45C72" w:rsidRDefault="00C45C72" w:rsidP="00E05A0C">
            <w:pPr>
              <w:ind w:left="720" w:hanging="270"/>
            </w:pPr>
            <w:r w:rsidRPr="00A119CC">
              <w:t>Hepatitis</w:t>
            </w:r>
          </w:p>
        </w:tc>
        <w:tc>
          <w:tcPr>
            <w:tcW w:w="1132" w:type="dxa"/>
            <w:vAlign w:val="center"/>
          </w:tcPr>
          <w:p w14:paraId="0420B4B0" w14:textId="77777777" w:rsidR="00C45C72" w:rsidRDefault="00C45C72" w:rsidP="00E05A0C">
            <w:pPr>
              <w:jc w:val="center"/>
            </w:pPr>
            <w:r>
              <w:t>5 (0.1)</w:t>
            </w:r>
          </w:p>
        </w:tc>
        <w:tc>
          <w:tcPr>
            <w:tcW w:w="1368" w:type="dxa"/>
            <w:vAlign w:val="center"/>
          </w:tcPr>
          <w:p w14:paraId="75C07F5A" w14:textId="77777777" w:rsidR="00C45C72" w:rsidRDefault="00C45C72" w:rsidP="00E05A0C">
            <w:pPr>
              <w:jc w:val="center"/>
            </w:pPr>
            <w:r>
              <w:t>13 (0.1)</w:t>
            </w:r>
          </w:p>
        </w:tc>
        <w:tc>
          <w:tcPr>
            <w:tcW w:w="1132" w:type="dxa"/>
            <w:vAlign w:val="center"/>
          </w:tcPr>
          <w:p w14:paraId="74E2A178" w14:textId="77777777" w:rsidR="00C45C72" w:rsidRDefault="00C45C72" w:rsidP="00E05A0C">
            <w:pPr>
              <w:jc w:val="center"/>
            </w:pPr>
            <w:r>
              <w:t>58 (0.6)</w:t>
            </w:r>
          </w:p>
        </w:tc>
        <w:tc>
          <w:tcPr>
            <w:tcW w:w="1133" w:type="dxa"/>
            <w:vAlign w:val="center"/>
          </w:tcPr>
          <w:p w14:paraId="35596983" w14:textId="77777777" w:rsidR="00C45C72" w:rsidRDefault="00C45C72" w:rsidP="00E05A0C">
            <w:pPr>
              <w:jc w:val="center"/>
            </w:pPr>
            <w:r>
              <w:t>10 (0.1)</w:t>
            </w:r>
          </w:p>
        </w:tc>
        <w:tc>
          <w:tcPr>
            <w:tcW w:w="1132" w:type="dxa"/>
            <w:vAlign w:val="center"/>
          </w:tcPr>
          <w:p w14:paraId="4231963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35D7F3A" w14:textId="77777777" w:rsidR="00C45C72" w:rsidRDefault="00C45C72" w:rsidP="00E05A0C">
            <w:pPr>
              <w:jc w:val="center"/>
            </w:pPr>
            <w:r>
              <w:t>1 (&lt;0.1)</w:t>
            </w:r>
          </w:p>
        </w:tc>
        <w:tc>
          <w:tcPr>
            <w:tcW w:w="1342" w:type="dxa"/>
            <w:vAlign w:val="center"/>
          </w:tcPr>
          <w:p w14:paraId="34E6781D" w14:textId="77777777" w:rsidR="00C45C72" w:rsidRDefault="00C45C72" w:rsidP="00E05A0C">
            <w:pPr>
              <w:jc w:val="center"/>
            </w:pPr>
            <w:r>
              <w:t>4 (0.1)</w:t>
            </w:r>
          </w:p>
        </w:tc>
        <w:tc>
          <w:tcPr>
            <w:tcW w:w="1132" w:type="dxa"/>
            <w:vAlign w:val="center"/>
          </w:tcPr>
          <w:p w14:paraId="089AB22D" w14:textId="77777777" w:rsidR="00C45C72" w:rsidRDefault="00C45C72" w:rsidP="00E05A0C">
            <w:pPr>
              <w:jc w:val="center"/>
            </w:pPr>
            <w:r>
              <w:t>11 (0.4)</w:t>
            </w:r>
          </w:p>
        </w:tc>
        <w:tc>
          <w:tcPr>
            <w:tcW w:w="1132" w:type="dxa"/>
            <w:vAlign w:val="center"/>
          </w:tcPr>
          <w:p w14:paraId="31B22052" w14:textId="77777777" w:rsidR="00C45C72" w:rsidRDefault="00C45C72" w:rsidP="00E05A0C">
            <w:pPr>
              <w:jc w:val="center"/>
            </w:pPr>
            <w:r>
              <w:t>2 (0.1)</w:t>
            </w:r>
          </w:p>
        </w:tc>
        <w:tc>
          <w:tcPr>
            <w:tcW w:w="1133" w:type="dxa"/>
            <w:vAlign w:val="center"/>
          </w:tcPr>
          <w:p w14:paraId="198EB791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3A46F518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0D306AE4" w14:textId="77777777" w:rsidR="00C45C72" w:rsidRDefault="00C45C72" w:rsidP="00E05A0C">
            <w:pPr>
              <w:ind w:left="720" w:hanging="270"/>
            </w:pPr>
            <w:r w:rsidRPr="008536EA">
              <w:t>Hyperthyroidism</w:t>
            </w:r>
          </w:p>
        </w:tc>
        <w:tc>
          <w:tcPr>
            <w:tcW w:w="1132" w:type="dxa"/>
            <w:vAlign w:val="center"/>
          </w:tcPr>
          <w:p w14:paraId="1581651A" w14:textId="77777777" w:rsidR="00C45C72" w:rsidRDefault="00C45C72" w:rsidP="00E05A0C">
            <w:pPr>
              <w:jc w:val="center"/>
            </w:pPr>
            <w:r>
              <w:t>259 (2.9)</w:t>
            </w:r>
          </w:p>
        </w:tc>
        <w:tc>
          <w:tcPr>
            <w:tcW w:w="1368" w:type="dxa"/>
            <w:vAlign w:val="center"/>
          </w:tcPr>
          <w:p w14:paraId="201059BC" w14:textId="77777777" w:rsidR="00C45C72" w:rsidRDefault="00C45C72" w:rsidP="00E05A0C">
            <w:pPr>
              <w:jc w:val="center"/>
            </w:pPr>
            <w:r>
              <w:t>89 (1.0)</w:t>
            </w:r>
          </w:p>
        </w:tc>
        <w:tc>
          <w:tcPr>
            <w:tcW w:w="1132" w:type="dxa"/>
            <w:vAlign w:val="center"/>
          </w:tcPr>
          <w:p w14:paraId="2E4F391F" w14:textId="77777777" w:rsidR="00C45C72" w:rsidRDefault="00C45C72" w:rsidP="00E05A0C">
            <w:pPr>
              <w:jc w:val="center"/>
            </w:pPr>
            <w:r>
              <w:t>8 (0.1)</w:t>
            </w:r>
          </w:p>
        </w:tc>
        <w:tc>
          <w:tcPr>
            <w:tcW w:w="1133" w:type="dxa"/>
            <w:vAlign w:val="center"/>
          </w:tcPr>
          <w:p w14:paraId="304F1A1A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65A927F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5701F3B" w14:textId="77777777" w:rsidR="00C45C72" w:rsidRDefault="00C45C72" w:rsidP="00E05A0C">
            <w:pPr>
              <w:jc w:val="center"/>
            </w:pPr>
            <w:r>
              <w:t>70 (2.5)</w:t>
            </w:r>
          </w:p>
        </w:tc>
        <w:tc>
          <w:tcPr>
            <w:tcW w:w="1342" w:type="dxa"/>
            <w:vAlign w:val="center"/>
          </w:tcPr>
          <w:p w14:paraId="596AD9BF" w14:textId="77777777" w:rsidR="00C45C72" w:rsidRDefault="00C45C72" w:rsidP="00E05A0C">
            <w:pPr>
              <w:jc w:val="center"/>
            </w:pPr>
            <w:r>
              <w:t>22 (0.8)</w:t>
            </w:r>
          </w:p>
        </w:tc>
        <w:tc>
          <w:tcPr>
            <w:tcW w:w="1132" w:type="dxa"/>
            <w:vAlign w:val="center"/>
          </w:tcPr>
          <w:p w14:paraId="733060E1" w14:textId="77777777" w:rsidR="00C45C72" w:rsidRDefault="00C45C72" w:rsidP="00E05A0C">
            <w:pPr>
              <w:jc w:val="center"/>
            </w:pPr>
            <w:r>
              <w:t>4 (0.1)</w:t>
            </w:r>
          </w:p>
        </w:tc>
        <w:tc>
          <w:tcPr>
            <w:tcW w:w="1132" w:type="dxa"/>
            <w:vAlign w:val="center"/>
          </w:tcPr>
          <w:p w14:paraId="2201988B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3245C944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3ADAB415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4F3566D2" w14:textId="77777777" w:rsidR="00C45C72" w:rsidRDefault="00C45C72" w:rsidP="00E05A0C">
            <w:pPr>
              <w:ind w:left="720" w:hanging="270"/>
            </w:pPr>
            <w:r w:rsidRPr="00A119CC">
              <w:t>Hypoparathyroidism</w:t>
            </w:r>
          </w:p>
        </w:tc>
        <w:tc>
          <w:tcPr>
            <w:tcW w:w="1132" w:type="dxa"/>
            <w:vAlign w:val="center"/>
          </w:tcPr>
          <w:p w14:paraId="4EB65C9B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3269E8">
              <w:t>(&lt;0.1)</w:t>
            </w:r>
          </w:p>
        </w:tc>
        <w:tc>
          <w:tcPr>
            <w:tcW w:w="1368" w:type="dxa"/>
            <w:vAlign w:val="center"/>
          </w:tcPr>
          <w:p w14:paraId="450B89BD" w14:textId="77777777" w:rsidR="00C45C72" w:rsidRDefault="00C45C72" w:rsidP="00E05A0C">
            <w:pPr>
              <w:jc w:val="center"/>
            </w:pPr>
            <w:r>
              <w:t xml:space="preserve">4 </w:t>
            </w:r>
            <w:r w:rsidRPr="003269E8">
              <w:t>(&lt;0.1)</w:t>
            </w:r>
          </w:p>
        </w:tc>
        <w:tc>
          <w:tcPr>
            <w:tcW w:w="1132" w:type="dxa"/>
            <w:vAlign w:val="center"/>
          </w:tcPr>
          <w:p w14:paraId="66AFF2EC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07072AB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38FE864C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1772E6F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2E12F436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3269E8">
              <w:t>(&lt;0.1)</w:t>
            </w:r>
          </w:p>
        </w:tc>
        <w:tc>
          <w:tcPr>
            <w:tcW w:w="1132" w:type="dxa"/>
            <w:vAlign w:val="center"/>
          </w:tcPr>
          <w:p w14:paraId="282F7FBB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143E0A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640F5271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05214E55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733B6D35" w14:textId="77777777" w:rsidR="00C45C72" w:rsidRDefault="00C45C72" w:rsidP="00E05A0C">
            <w:pPr>
              <w:ind w:left="720" w:hanging="270"/>
            </w:pPr>
            <w:r w:rsidRPr="00A119CC">
              <w:t>Hypophysitis</w:t>
            </w:r>
          </w:p>
        </w:tc>
        <w:tc>
          <w:tcPr>
            <w:tcW w:w="1132" w:type="dxa"/>
            <w:vAlign w:val="center"/>
          </w:tcPr>
          <w:p w14:paraId="49D97374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2F6EE7">
              <w:t>(&lt;0.1)</w:t>
            </w:r>
          </w:p>
        </w:tc>
        <w:tc>
          <w:tcPr>
            <w:tcW w:w="1368" w:type="dxa"/>
            <w:vAlign w:val="center"/>
          </w:tcPr>
          <w:p w14:paraId="362F03E1" w14:textId="77777777" w:rsidR="00C45C72" w:rsidRDefault="00C45C72" w:rsidP="00E05A0C">
            <w:pPr>
              <w:jc w:val="center"/>
            </w:pPr>
            <w:r>
              <w:t>16 (0.2)</w:t>
            </w:r>
          </w:p>
        </w:tc>
        <w:tc>
          <w:tcPr>
            <w:tcW w:w="1132" w:type="dxa"/>
            <w:vAlign w:val="center"/>
          </w:tcPr>
          <w:p w14:paraId="44B4A74E" w14:textId="77777777" w:rsidR="00C45C72" w:rsidRDefault="00C45C72" w:rsidP="00E05A0C">
            <w:pPr>
              <w:jc w:val="center"/>
            </w:pPr>
            <w:r>
              <w:t>22 (0.2)</w:t>
            </w:r>
          </w:p>
        </w:tc>
        <w:tc>
          <w:tcPr>
            <w:tcW w:w="1133" w:type="dxa"/>
            <w:vAlign w:val="center"/>
          </w:tcPr>
          <w:p w14:paraId="618329A2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2F6EE7">
              <w:t>(&lt;0.1)</w:t>
            </w:r>
          </w:p>
        </w:tc>
        <w:tc>
          <w:tcPr>
            <w:tcW w:w="1132" w:type="dxa"/>
            <w:vAlign w:val="center"/>
          </w:tcPr>
          <w:p w14:paraId="7FE124EF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B52D30A" w14:textId="77777777" w:rsidR="00C45C72" w:rsidRDefault="00C45C72" w:rsidP="00E05A0C">
            <w:pPr>
              <w:jc w:val="center"/>
            </w:pPr>
            <w:r>
              <w:t>2 (0.1)</w:t>
            </w:r>
          </w:p>
        </w:tc>
        <w:tc>
          <w:tcPr>
            <w:tcW w:w="1342" w:type="dxa"/>
            <w:vAlign w:val="center"/>
          </w:tcPr>
          <w:p w14:paraId="33772E54" w14:textId="77777777" w:rsidR="00C45C72" w:rsidRDefault="00C45C72" w:rsidP="00E05A0C">
            <w:pPr>
              <w:jc w:val="center"/>
            </w:pPr>
            <w:r>
              <w:t>6 (0.2)</w:t>
            </w:r>
          </w:p>
        </w:tc>
        <w:tc>
          <w:tcPr>
            <w:tcW w:w="1132" w:type="dxa"/>
            <w:vAlign w:val="center"/>
          </w:tcPr>
          <w:p w14:paraId="7E39248E" w14:textId="77777777" w:rsidR="00C45C72" w:rsidRDefault="00C45C72" w:rsidP="00E05A0C">
            <w:pPr>
              <w:jc w:val="center"/>
            </w:pPr>
            <w:r>
              <w:t>8 (0.3)</w:t>
            </w:r>
          </w:p>
        </w:tc>
        <w:tc>
          <w:tcPr>
            <w:tcW w:w="1132" w:type="dxa"/>
            <w:vAlign w:val="center"/>
          </w:tcPr>
          <w:p w14:paraId="713C45D5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2F6EE7">
              <w:t>(&lt;0.1)</w:t>
            </w:r>
          </w:p>
        </w:tc>
        <w:tc>
          <w:tcPr>
            <w:tcW w:w="1133" w:type="dxa"/>
            <w:vAlign w:val="center"/>
          </w:tcPr>
          <w:p w14:paraId="304FEC19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2AD656BF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69C6BEC9" w14:textId="77777777" w:rsidR="00C45C72" w:rsidRDefault="00C45C72" w:rsidP="00E05A0C">
            <w:pPr>
              <w:ind w:left="720" w:hanging="270"/>
            </w:pPr>
            <w:r w:rsidRPr="00A119CC">
              <w:t>Hypothyroidism</w:t>
            </w:r>
          </w:p>
        </w:tc>
        <w:tc>
          <w:tcPr>
            <w:tcW w:w="1132" w:type="dxa"/>
            <w:vAlign w:val="center"/>
          </w:tcPr>
          <w:p w14:paraId="08920FCC" w14:textId="77777777" w:rsidR="00C45C72" w:rsidRDefault="00C45C72" w:rsidP="00E05A0C">
            <w:pPr>
              <w:jc w:val="center"/>
            </w:pPr>
            <w:r>
              <w:t>255 (2.9)</w:t>
            </w:r>
          </w:p>
        </w:tc>
        <w:tc>
          <w:tcPr>
            <w:tcW w:w="1368" w:type="dxa"/>
            <w:vAlign w:val="center"/>
          </w:tcPr>
          <w:p w14:paraId="6674B25D" w14:textId="77777777" w:rsidR="00C45C72" w:rsidRDefault="00C45C72" w:rsidP="00E05A0C">
            <w:pPr>
              <w:jc w:val="center"/>
            </w:pPr>
            <w:r>
              <w:t>673 (7.5)</w:t>
            </w:r>
          </w:p>
        </w:tc>
        <w:tc>
          <w:tcPr>
            <w:tcW w:w="1132" w:type="dxa"/>
            <w:vAlign w:val="center"/>
          </w:tcPr>
          <w:p w14:paraId="25EB8EE6" w14:textId="77777777" w:rsidR="00C45C72" w:rsidRDefault="00C45C72" w:rsidP="00E05A0C">
            <w:pPr>
              <w:jc w:val="center"/>
            </w:pPr>
            <w:r>
              <w:t>11 (0.1)</w:t>
            </w:r>
          </w:p>
        </w:tc>
        <w:tc>
          <w:tcPr>
            <w:tcW w:w="1133" w:type="dxa"/>
            <w:vAlign w:val="center"/>
          </w:tcPr>
          <w:p w14:paraId="58D5E3B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08E05B4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37D8789" w14:textId="77777777" w:rsidR="00C45C72" w:rsidRDefault="00C45C72" w:rsidP="00E05A0C">
            <w:pPr>
              <w:jc w:val="center"/>
            </w:pPr>
            <w:r>
              <w:t>60 (2.1)</w:t>
            </w:r>
          </w:p>
        </w:tc>
        <w:tc>
          <w:tcPr>
            <w:tcW w:w="1342" w:type="dxa"/>
            <w:vAlign w:val="center"/>
          </w:tcPr>
          <w:p w14:paraId="01C54EA4" w14:textId="77777777" w:rsidR="00C45C72" w:rsidRDefault="00C45C72" w:rsidP="00E05A0C">
            <w:pPr>
              <w:jc w:val="center"/>
            </w:pPr>
            <w:r>
              <w:t>174 (6.2)</w:t>
            </w:r>
          </w:p>
        </w:tc>
        <w:tc>
          <w:tcPr>
            <w:tcW w:w="1132" w:type="dxa"/>
            <w:vAlign w:val="center"/>
          </w:tcPr>
          <w:p w14:paraId="0966A214" w14:textId="77777777" w:rsidR="00C45C72" w:rsidRDefault="00C45C72" w:rsidP="00E05A0C">
            <w:pPr>
              <w:jc w:val="center"/>
            </w:pPr>
            <w:r>
              <w:t>3 (0.1)</w:t>
            </w:r>
          </w:p>
        </w:tc>
        <w:tc>
          <w:tcPr>
            <w:tcW w:w="1132" w:type="dxa"/>
            <w:vAlign w:val="center"/>
          </w:tcPr>
          <w:p w14:paraId="41648B1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49390089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7A2EE943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7BCAA218" w14:textId="77777777" w:rsidR="00C45C72" w:rsidRDefault="00C45C72" w:rsidP="00E05A0C">
            <w:pPr>
              <w:ind w:left="720" w:hanging="270"/>
            </w:pPr>
            <w:r>
              <w:t>Infusion reaction</w:t>
            </w:r>
          </w:p>
        </w:tc>
        <w:tc>
          <w:tcPr>
            <w:tcW w:w="1132" w:type="dxa"/>
            <w:vAlign w:val="center"/>
          </w:tcPr>
          <w:p w14:paraId="27B96237" w14:textId="77777777" w:rsidR="00C45C72" w:rsidRDefault="00C45C72" w:rsidP="00E05A0C">
            <w:pPr>
              <w:jc w:val="center"/>
            </w:pPr>
            <w:r>
              <w:t>81 (0.9)</w:t>
            </w:r>
          </w:p>
        </w:tc>
        <w:tc>
          <w:tcPr>
            <w:tcW w:w="1368" w:type="dxa"/>
            <w:vAlign w:val="center"/>
          </w:tcPr>
          <w:p w14:paraId="0DF99640" w14:textId="77777777" w:rsidR="00C45C72" w:rsidRDefault="00C45C72" w:rsidP="00E05A0C">
            <w:pPr>
              <w:jc w:val="center"/>
            </w:pPr>
            <w:r>
              <w:t>86 (1.0)</w:t>
            </w:r>
          </w:p>
        </w:tc>
        <w:tc>
          <w:tcPr>
            <w:tcW w:w="1132" w:type="dxa"/>
            <w:vAlign w:val="center"/>
          </w:tcPr>
          <w:p w14:paraId="3B05C68E" w14:textId="77777777" w:rsidR="00C45C72" w:rsidRDefault="00C45C72" w:rsidP="00E05A0C">
            <w:pPr>
              <w:jc w:val="center"/>
            </w:pPr>
            <w:r>
              <w:t>13 (0.1)</w:t>
            </w:r>
          </w:p>
        </w:tc>
        <w:tc>
          <w:tcPr>
            <w:tcW w:w="1133" w:type="dxa"/>
            <w:vAlign w:val="center"/>
          </w:tcPr>
          <w:p w14:paraId="679EFCFE" w14:textId="77777777" w:rsidR="00C45C72" w:rsidRDefault="00C45C72" w:rsidP="00E05A0C">
            <w:pPr>
              <w:jc w:val="center"/>
            </w:pPr>
            <w:r>
              <w:t xml:space="preserve">3 </w:t>
            </w:r>
            <w:r w:rsidRPr="00DC5421">
              <w:t>(&lt;0.1)</w:t>
            </w:r>
          </w:p>
        </w:tc>
        <w:tc>
          <w:tcPr>
            <w:tcW w:w="1132" w:type="dxa"/>
            <w:vAlign w:val="center"/>
          </w:tcPr>
          <w:p w14:paraId="595C7A1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BC4615A" w14:textId="77777777" w:rsidR="00C45C72" w:rsidRDefault="00C45C72" w:rsidP="00E05A0C">
            <w:pPr>
              <w:jc w:val="center"/>
            </w:pPr>
            <w:r>
              <w:t>32 (1.1)</w:t>
            </w:r>
          </w:p>
        </w:tc>
        <w:tc>
          <w:tcPr>
            <w:tcW w:w="1342" w:type="dxa"/>
            <w:vAlign w:val="center"/>
          </w:tcPr>
          <w:p w14:paraId="47D79ED9" w14:textId="77777777" w:rsidR="00C45C72" w:rsidRDefault="00C45C72" w:rsidP="00E05A0C">
            <w:pPr>
              <w:jc w:val="center"/>
            </w:pPr>
            <w:r>
              <w:t>32 (1.1)</w:t>
            </w:r>
          </w:p>
        </w:tc>
        <w:tc>
          <w:tcPr>
            <w:tcW w:w="1132" w:type="dxa"/>
            <w:vAlign w:val="center"/>
          </w:tcPr>
          <w:p w14:paraId="35F5CCEA" w14:textId="77777777" w:rsidR="00C45C72" w:rsidRDefault="00C45C72" w:rsidP="00E05A0C">
            <w:pPr>
              <w:jc w:val="center"/>
            </w:pPr>
            <w:r>
              <w:t>5 (0.2)</w:t>
            </w:r>
          </w:p>
        </w:tc>
        <w:tc>
          <w:tcPr>
            <w:tcW w:w="1132" w:type="dxa"/>
            <w:vAlign w:val="center"/>
          </w:tcPr>
          <w:p w14:paraId="31C2FDEE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CA2C5A">
              <w:t>(&lt;0.1)</w:t>
            </w:r>
          </w:p>
        </w:tc>
        <w:tc>
          <w:tcPr>
            <w:tcW w:w="1133" w:type="dxa"/>
            <w:vAlign w:val="center"/>
          </w:tcPr>
          <w:p w14:paraId="209473E5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6ACDDF7C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74B79DB5" w14:textId="77777777" w:rsidR="00C45C72" w:rsidRDefault="00C45C72" w:rsidP="00E05A0C">
            <w:pPr>
              <w:ind w:left="720" w:hanging="270"/>
            </w:pPr>
            <w:r>
              <w:t>Myasthenic syndrome</w:t>
            </w:r>
          </w:p>
        </w:tc>
        <w:tc>
          <w:tcPr>
            <w:tcW w:w="1132" w:type="dxa"/>
            <w:vAlign w:val="center"/>
          </w:tcPr>
          <w:p w14:paraId="432A180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40E86DFB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C743E0">
              <w:t>(&lt;0.1)</w:t>
            </w:r>
          </w:p>
        </w:tc>
        <w:tc>
          <w:tcPr>
            <w:tcW w:w="1132" w:type="dxa"/>
            <w:vAlign w:val="center"/>
          </w:tcPr>
          <w:p w14:paraId="2FCFFAD2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C743E0">
              <w:t>(&lt;0.1)</w:t>
            </w:r>
          </w:p>
        </w:tc>
        <w:tc>
          <w:tcPr>
            <w:tcW w:w="1133" w:type="dxa"/>
            <w:vAlign w:val="center"/>
          </w:tcPr>
          <w:p w14:paraId="58D60C7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6A88087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957925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1F95B82C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C743E0">
              <w:t>(&lt;0.1)</w:t>
            </w:r>
          </w:p>
        </w:tc>
        <w:tc>
          <w:tcPr>
            <w:tcW w:w="1132" w:type="dxa"/>
            <w:vAlign w:val="center"/>
          </w:tcPr>
          <w:p w14:paraId="4DC73C09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C743E0">
              <w:t>(&lt;0.1)</w:t>
            </w:r>
          </w:p>
        </w:tc>
        <w:tc>
          <w:tcPr>
            <w:tcW w:w="1132" w:type="dxa"/>
            <w:vAlign w:val="center"/>
          </w:tcPr>
          <w:p w14:paraId="6F570D1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799F2EA8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2717C0B2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77038D02" w14:textId="77777777" w:rsidR="00C45C72" w:rsidRDefault="00C45C72" w:rsidP="00E05A0C">
            <w:pPr>
              <w:ind w:left="720" w:hanging="270"/>
            </w:pPr>
            <w:r>
              <w:t>Myelitis</w:t>
            </w:r>
          </w:p>
        </w:tc>
        <w:tc>
          <w:tcPr>
            <w:tcW w:w="1132" w:type="dxa"/>
            <w:vAlign w:val="center"/>
          </w:tcPr>
          <w:p w14:paraId="5E45746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298F2B7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4838032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324539">
              <w:t>(&lt;0.1)</w:t>
            </w:r>
          </w:p>
        </w:tc>
        <w:tc>
          <w:tcPr>
            <w:tcW w:w="1133" w:type="dxa"/>
            <w:vAlign w:val="center"/>
          </w:tcPr>
          <w:p w14:paraId="73D9E3B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900DBF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102498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4FCC650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6F4C062B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324539">
              <w:t>(&lt;0.1)</w:t>
            </w:r>
          </w:p>
        </w:tc>
        <w:tc>
          <w:tcPr>
            <w:tcW w:w="1132" w:type="dxa"/>
            <w:vAlign w:val="center"/>
          </w:tcPr>
          <w:p w14:paraId="5295A25F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5182EF00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2C38F886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5484381" w14:textId="77777777" w:rsidR="00C45C72" w:rsidRDefault="00C45C72" w:rsidP="00E05A0C">
            <w:pPr>
              <w:ind w:left="720" w:hanging="270"/>
            </w:pPr>
            <w:r>
              <w:t>Myocarditis</w:t>
            </w:r>
          </w:p>
        </w:tc>
        <w:tc>
          <w:tcPr>
            <w:tcW w:w="1132" w:type="dxa"/>
            <w:vAlign w:val="center"/>
          </w:tcPr>
          <w:p w14:paraId="505299B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0BDF9989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FB7463">
              <w:t>(&lt;0.1)</w:t>
            </w:r>
          </w:p>
        </w:tc>
        <w:tc>
          <w:tcPr>
            <w:tcW w:w="1132" w:type="dxa"/>
            <w:vAlign w:val="center"/>
          </w:tcPr>
          <w:p w14:paraId="1C11DC03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FB7463">
              <w:t>(&lt;0.1)</w:t>
            </w:r>
          </w:p>
        </w:tc>
        <w:tc>
          <w:tcPr>
            <w:tcW w:w="1133" w:type="dxa"/>
            <w:vAlign w:val="center"/>
          </w:tcPr>
          <w:p w14:paraId="74321E40" w14:textId="77777777" w:rsidR="00C45C72" w:rsidRDefault="00C45C72" w:rsidP="00E05A0C">
            <w:pPr>
              <w:jc w:val="center"/>
            </w:pPr>
            <w:r>
              <w:t xml:space="preserve">4 </w:t>
            </w:r>
            <w:r w:rsidRPr="00A40A89">
              <w:t>(&lt;0.1)</w:t>
            </w:r>
          </w:p>
        </w:tc>
        <w:tc>
          <w:tcPr>
            <w:tcW w:w="1132" w:type="dxa"/>
            <w:vAlign w:val="center"/>
          </w:tcPr>
          <w:p w14:paraId="41BF822C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A40A89">
              <w:t>(&lt;0.1)</w:t>
            </w:r>
          </w:p>
        </w:tc>
        <w:tc>
          <w:tcPr>
            <w:tcW w:w="1132" w:type="dxa"/>
            <w:vAlign w:val="center"/>
          </w:tcPr>
          <w:p w14:paraId="6AF1B4D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55B27FC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3BDDDF92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9D6C6CB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4F954305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084774BC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20A30120" w14:textId="77777777" w:rsidR="00C45C72" w:rsidRDefault="00C45C72" w:rsidP="00E05A0C">
            <w:pPr>
              <w:ind w:left="720" w:hanging="270"/>
            </w:pPr>
            <w:r>
              <w:t>Myositis</w:t>
            </w:r>
          </w:p>
        </w:tc>
        <w:tc>
          <w:tcPr>
            <w:tcW w:w="1132" w:type="dxa"/>
            <w:vAlign w:val="center"/>
          </w:tcPr>
          <w:p w14:paraId="286EF74D" w14:textId="77777777" w:rsidR="00C45C72" w:rsidRDefault="00C45C72" w:rsidP="00E05A0C">
            <w:pPr>
              <w:jc w:val="center"/>
            </w:pPr>
            <w:r>
              <w:t>8 (0.1)</w:t>
            </w:r>
          </w:p>
        </w:tc>
        <w:tc>
          <w:tcPr>
            <w:tcW w:w="1368" w:type="dxa"/>
            <w:vAlign w:val="center"/>
          </w:tcPr>
          <w:p w14:paraId="4412142C" w14:textId="77777777" w:rsidR="00C45C72" w:rsidRDefault="00C45C72" w:rsidP="00E05A0C">
            <w:pPr>
              <w:jc w:val="center"/>
            </w:pPr>
            <w:r>
              <w:t>20 (0.2)</w:t>
            </w:r>
          </w:p>
        </w:tc>
        <w:tc>
          <w:tcPr>
            <w:tcW w:w="1132" w:type="dxa"/>
            <w:vAlign w:val="center"/>
          </w:tcPr>
          <w:p w14:paraId="049CB59A" w14:textId="77777777" w:rsidR="00C45C72" w:rsidRDefault="00C45C72" w:rsidP="00E05A0C">
            <w:pPr>
              <w:jc w:val="center"/>
            </w:pPr>
            <w:r>
              <w:t>10 (0.1)</w:t>
            </w:r>
          </w:p>
        </w:tc>
        <w:tc>
          <w:tcPr>
            <w:tcW w:w="1133" w:type="dxa"/>
            <w:vAlign w:val="center"/>
          </w:tcPr>
          <w:p w14:paraId="0AEF91B7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3B5D8DF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A40A89">
              <w:t>(&lt;0.1)</w:t>
            </w:r>
          </w:p>
        </w:tc>
        <w:tc>
          <w:tcPr>
            <w:tcW w:w="1132" w:type="dxa"/>
            <w:vAlign w:val="center"/>
          </w:tcPr>
          <w:p w14:paraId="124DB01E" w14:textId="77777777" w:rsidR="00C45C72" w:rsidRDefault="00C45C72" w:rsidP="00E05A0C">
            <w:pPr>
              <w:jc w:val="center"/>
            </w:pPr>
            <w:r>
              <w:t>4 (0.1)</w:t>
            </w:r>
          </w:p>
        </w:tc>
        <w:tc>
          <w:tcPr>
            <w:tcW w:w="1342" w:type="dxa"/>
            <w:vAlign w:val="center"/>
          </w:tcPr>
          <w:p w14:paraId="496A1EDA" w14:textId="77777777" w:rsidR="00C45C72" w:rsidRDefault="00C45C72" w:rsidP="00E05A0C">
            <w:pPr>
              <w:jc w:val="center"/>
            </w:pPr>
            <w:r>
              <w:t>6 (0.2)</w:t>
            </w:r>
          </w:p>
        </w:tc>
        <w:tc>
          <w:tcPr>
            <w:tcW w:w="1132" w:type="dxa"/>
            <w:vAlign w:val="center"/>
          </w:tcPr>
          <w:p w14:paraId="072E74A1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A40A89">
              <w:t>(&lt;0.1)</w:t>
            </w:r>
          </w:p>
        </w:tc>
        <w:tc>
          <w:tcPr>
            <w:tcW w:w="1132" w:type="dxa"/>
            <w:vAlign w:val="center"/>
          </w:tcPr>
          <w:p w14:paraId="1C3CF964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6A382DF1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65B2A201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3855FF47" w14:textId="77777777" w:rsidR="00C45C72" w:rsidRDefault="00C45C72" w:rsidP="00E05A0C">
            <w:pPr>
              <w:ind w:left="720" w:hanging="270"/>
            </w:pPr>
            <w:r>
              <w:t>Nephritis</w:t>
            </w:r>
          </w:p>
        </w:tc>
        <w:tc>
          <w:tcPr>
            <w:tcW w:w="1132" w:type="dxa"/>
            <w:vAlign w:val="center"/>
          </w:tcPr>
          <w:p w14:paraId="562F1C5C" w14:textId="77777777" w:rsidR="00C45C72" w:rsidRDefault="00C45C72" w:rsidP="00E05A0C">
            <w:pPr>
              <w:jc w:val="center"/>
            </w:pPr>
            <w:r>
              <w:t>5 (0.1)</w:t>
            </w:r>
          </w:p>
        </w:tc>
        <w:tc>
          <w:tcPr>
            <w:tcW w:w="1368" w:type="dxa"/>
            <w:vAlign w:val="center"/>
          </w:tcPr>
          <w:p w14:paraId="685FDFE5" w14:textId="77777777" w:rsidR="00C45C72" w:rsidRDefault="00C45C72" w:rsidP="00E05A0C">
            <w:pPr>
              <w:jc w:val="center"/>
            </w:pPr>
            <w:r>
              <w:t>14 (0.2)</w:t>
            </w:r>
          </w:p>
        </w:tc>
        <w:tc>
          <w:tcPr>
            <w:tcW w:w="1132" w:type="dxa"/>
            <w:vAlign w:val="center"/>
          </w:tcPr>
          <w:p w14:paraId="411D324D" w14:textId="77777777" w:rsidR="00C45C72" w:rsidRDefault="00C45C72" w:rsidP="00E05A0C">
            <w:pPr>
              <w:jc w:val="center"/>
            </w:pPr>
            <w:r>
              <w:t>18 (0.2)</w:t>
            </w:r>
          </w:p>
        </w:tc>
        <w:tc>
          <w:tcPr>
            <w:tcW w:w="1133" w:type="dxa"/>
            <w:vAlign w:val="center"/>
          </w:tcPr>
          <w:p w14:paraId="181F9336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1608CF">
              <w:t>(&lt;0.1)</w:t>
            </w:r>
          </w:p>
        </w:tc>
        <w:tc>
          <w:tcPr>
            <w:tcW w:w="1132" w:type="dxa"/>
            <w:vAlign w:val="center"/>
          </w:tcPr>
          <w:p w14:paraId="0E5F2CE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44B3D50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1608CF">
              <w:t>(&lt;0.1)</w:t>
            </w:r>
          </w:p>
        </w:tc>
        <w:tc>
          <w:tcPr>
            <w:tcW w:w="1342" w:type="dxa"/>
            <w:vAlign w:val="center"/>
          </w:tcPr>
          <w:p w14:paraId="057C0F44" w14:textId="77777777" w:rsidR="00C45C72" w:rsidRDefault="00C45C72" w:rsidP="00E05A0C">
            <w:pPr>
              <w:jc w:val="center"/>
            </w:pPr>
            <w:r>
              <w:t>3 (0.1)</w:t>
            </w:r>
          </w:p>
        </w:tc>
        <w:tc>
          <w:tcPr>
            <w:tcW w:w="1132" w:type="dxa"/>
            <w:vAlign w:val="center"/>
          </w:tcPr>
          <w:p w14:paraId="03625815" w14:textId="77777777" w:rsidR="00C45C72" w:rsidRDefault="00C45C72" w:rsidP="00E05A0C">
            <w:pPr>
              <w:jc w:val="center"/>
            </w:pPr>
            <w:r>
              <w:t>4 (0.1)</w:t>
            </w:r>
          </w:p>
        </w:tc>
        <w:tc>
          <w:tcPr>
            <w:tcW w:w="1132" w:type="dxa"/>
            <w:vAlign w:val="center"/>
          </w:tcPr>
          <w:p w14:paraId="6ED9CFD4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1608CF">
              <w:t>(&lt;0.1)</w:t>
            </w:r>
          </w:p>
        </w:tc>
        <w:tc>
          <w:tcPr>
            <w:tcW w:w="1133" w:type="dxa"/>
            <w:vAlign w:val="center"/>
          </w:tcPr>
          <w:p w14:paraId="3506ECAE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6CAD75B9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10FDF58E" w14:textId="77777777" w:rsidR="00C45C72" w:rsidRDefault="00C45C72" w:rsidP="00E05A0C">
            <w:pPr>
              <w:ind w:left="720" w:hanging="270"/>
            </w:pPr>
            <w:r w:rsidRPr="00A119CC">
              <w:lastRenderedPageBreak/>
              <w:t>Optic neuritis</w:t>
            </w:r>
          </w:p>
        </w:tc>
        <w:tc>
          <w:tcPr>
            <w:tcW w:w="1132" w:type="dxa"/>
            <w:vAlign w:val="center"/>
          </w:tcPr>
          <w:p w14:paraId="79C1FF5B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226E3DCC" w14:textId="77777777" w:rsidR="00C45C72" w:rsidRDefault="00C45C72" w:rsidP="00E05A0C">
            <w:pPr>
              <w:jc w:val="center"/>
            </w:pPr>
            <w:r w:rsidRPr="00F53086">
              <w:t>1 (&lt;0.1)</w:t>
            </w:r>
          </w:p>
        </w:tc>
        <w:tc>
          <w:tcPr>
            <w:tcW w:w="1132" w:type="dxa"/>
            <w:vAlign w:val="center"/>
          </w:tcPr>
          <w:p w14:paraId="7A4578C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5637309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1E4F5FE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661FEFD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72412F1F" w14:textId="77777777" w:rsidR="00C45C72" w:rsidRDefault="00C45C72" w:rsidP="00E05A0C">
            <w:pPr>
              <w:jc w:val="center"/>
            </w:pPr>
            <w:r w:rsidRPr="00D72C20">
              <w:t>1 (&lt;0.1)</w:t>
            </w:r>
          </w:p>
        </w:tc>
        <w:tc>
          <w:tcPr>
            <w:tcW w:w="1132" w:type="dxa"/>
            <w:vAlign w:val="center"/>
          </w:tcPr>
          <w:p w14:paraId="49B9A98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2AA78A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10E2ED12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7A4230ED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58A1E29" w14:textId="77777777" w:rsidR="00C45C72" w:rsidRDefault="00C45C72" w:rsidP="00E05A0C">
            <w:pPr>
              <w:ind w:left="720" w:hanging="270"/>
            </w:pPr>
            <w:r w:rsidRPr="00A119CC">
              <w:t>Pancreatitis</w:t>
            </w:r>
          </w:p>
        </w:tc>
        <w:tc>
          <w:tcPr>
            <w:tcW w:w="1132" w:type="dxa"/>
            <w:vAlign w:val="center"/>
          </w:tcPr>
          <w:p w14:paraId="2EB3F0B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4826BD47" w14:textId="77777777" w:rsidR="00C45C72" w:rsidRDefault="00C45C72" w:rsidP="00E05A0C">
            <w:pPr>
              <w:jc w:val="center"/>
            </w:pPr>
            <w:r>
              <w:t>13 (0.1)</w:t>
            </w:r>
          </w:p>
        </w:tc>
        <w:tc>
          <w:tcPr>
            <w:tcW w:w="1132" w:type="dxa"/>
            <w:vAlign w:val="center"/>
          </w:tcPr>
          <w:p w14:paraId="11381EFE" w14:textId="77777777" w:rsidR="00C45C72" w:rsidRDefault="00C45C72" w:rsidP="00E05A0C">
            <w:pPr>
              <w:jc w:val="center"/>
            </w:pPr>
            <w:r>
              <w:t>20 (0.2)</w:t>
            </w:r>
          </w:p>
        </w:tc>
        <w:tc>
          <w:tcPr>
            <w:tcW w:w="1133" w:type="dxa"/>
            <w:vAlign w:val="center"/>
          </w:tcPr>
          <w:p w14:paraId="3109B3B7" w14:textId="77777777" w:rsidR="00C45C72" w:rsidRDefault="00C45C72" w:rsidP="00E05A0C">
            <w:pPr>
              <w:jc w:val="center"/>
            </w:pPr>
            <w:r>
              <w:t xml:space="preserve">2 </w:t>
            </w:r>
            <w:r w:rsidRPr="00F64812">
              <w:t>(&lt;0.1)</w:t>
            </w:r>
          </w:p>
        </w:tc>
        <w:tc>
          <w:tcPr>
            <w:tcW w:w="1132" w:type="dxa"/>
            <w:vAlign w:val="center"/>
          </w:tcPr>
          <w:p w14:paraId="5C404B3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992981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42" w:type="dxa"/>
            <w:vAlign w:val="center"/>
          </w:tcPr>
          <w:p w14:paraId="77E13751" w14:textId="77777777" w:rsidR="00C45C72" w:rsidRDefault="00C45C72" w:rsidP="00E05A0C">
            <w:pPr>
              <w:jc w:val="center"/>
            </w:pPr>
            <w:r>
              <w:t>3 (0.1)</w:t>
            </w:r>
          </w:p>
        </w:tc>
        <w:tc>
          <w:tcPr>
            <w:tcW w:w="1132" w:type="dxa"/>
            <w:vAlign w:val="center"/>
          </w:tcPr>
          <w:p w14:paraId="16140887" w14:textId="77777777" w:rsidR="00C45C72" w:rsidRDefault="00C45C72" w:rsidP="00E05A0C">
            <w:pPr>
              <w:jc w:val="center"/>
            </w:pPr>
            <w:r>
              <w:t>6 (0.2)</w:t>
            </w:r>
          </w:p>
        </w:tc>
        <w:tc>
          <w:tcPr>
            <w:tcW w:w="1132" w:type="dxa"/>
            <w:vAlign w:val="center"/>
          </w:tcPr>
          <w:p w14:paraId="1997DE5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72387089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5B26EF3E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85BE95C" w14:textId="77777777" w:rsidR="00C45C72" w:rsidRDefault="00C45C72" w:rsidP="00E05A0C">
            <w:pPr>
              <w:ind w:left="720" w:hanging="270"/>
            </w:pPr>
            <w:r w:rsidRPr="00A119CC">
              <w:t>Pneumonitis</w:t>
            </w:r>
          </w:p>
        </w:tc>
        <w:tc>
          <w:tcPr>
            <w:tcW w:w="1132" w:type="dxa"/>
            <w:vAlign w:val="center"/>
          </w:tcPr>
          <w:p w14:paraId="5914529A" w14:textId="77777777" w:rsidR="00C45C72" w:rsidRDefault="00C45C72" w:rsidP="00E05A0C">
            <w:pPr>
              <w:jc w:val="center"/>
            </w:pPr>
            <w:r>
              <w:t>88 (1.0)</w:t>
            </w:r>
          </w:p>
        </w:tc>
        <w:tc>
          <w:tcPr>
            <w:tcW w:w="1368" w:type="dxa"/>
            <w:vAlign w:val="center"/>
          </w:tcPr>
          <w:p w14:paraId="7BB1B229" w14:textId="77777777" w:rsidR="00C45C72" w:rsidRDefault="00C45C72" w:rsidP="00E05A0C">
            <w:pPr>
              <w:jc w:val="center"/>
            </w:pPr>
            <w:r>
              <w:t>162 (1.8)</w:t>
            </w:r>
          </w:p>
        </w:tc>
        <w:tc>
          <w:tcPr>
            <w:tcW w:w="1132" w:type="dxa"/>
            <w:vAlign w:val="center"/>
          </w:tcPr>
          <w:p w14:paraId="6B0CD563" w14:textId="77777777" w:rsidR="00C45C72" w:rsidRDefault="00C45C72" w:rsidP="00E05A0C">
            <w:pPr>
              <w:jc w:val="center"/>
            </w:pPr>
            <w:r>
              <w:t>89 (1.0)</w:t>
            </w:r>
          </w:p>
        </w:tc>
        <w:tc>
          <w:tcPr>
            <w:tcW w:w="1133" w:type="dxa"/>
            <w:vAlign w:val="center"/>
          </w:tcPr>
          <w:p w14:paraId="666338F7" w14:textId="77777777" w:rsidR="00C45C72" w:rsidRDefault="00C45C72" w:rsidP="00E05A0C">
            <w:pPr>
              <w:jc w:val="center"/>
            </w:pPr>
            <w:r>
              <w:t>21 (0.2)</w:t>
            </w:r>
          </w:p>
        </w:tc>
        <w:tc>
          <w:tcPr>
            <w:tcW w:w="1132" w:type="dxa"/>
            <w:vAlign w:val="center"/>
          </w:tcPr>
          <w:p w14:paraId="078D3B45" w14:textId="77777777" w:rsidR="00C45C72" w:rsidRDefault="00C45C72" w:rsidP="00E05A0C">
            <w:pPr>
              <w:jc w:val="center"/>
            </w:pPr>
            <w:r>
              <w:t>15 (0.2)</w:t>
            </w:r>
          </w:p>
        </w:tc>
        <w:tc>
          <w:tcPr>
            <w:tcW w:w="1132" w:type="dxa"/>
            <w:vAlign w:val="center"/>
          </w:tcPr>
          <w:p w14:paraId="502769E2" w14:textId="77777777" w:rsidR="00C45C72" w:rsidRDefault="00C45C72" w:rsidP="00E05A0C">
            <w:pPr>
              <w:jc w:val="center"/>
            </w:pPr>
            <w:r>
              <w:t>22 (0.8)</w:t>
            </w:r>
          </w:p>
        </w:tc>
        <w:tc>
          <w:tcPr>
            <w:tcW w:w="1342" w:type="dxa"/>
            <w:vAlign w:val="center"/>
          </w:tcPr>
          <w:p w14:paraId="1315D633" w14:textId="77777777" w:rsidR="00C45C72" w:rsidRDefault="00C45C72" w:rsidP="00E05A0C">
            <w:pPr>
              <w:jc w:val="center"/>
            </w:pPr>
            <w:r>
              <w:t>36 (1.3)</w:t>
            </w:r>
          </w:p>
        </w:tc>
        <w:tc>
          <w:tcPr>
            <w:tcW w:w="1132" w:type="dxa"/>
            <w:vAlign w:val="center"/>
          </w:tcPr>
          <w:p w14:paraId="47C726DD" w14:textId="77777777" w:rsidR="00C45C72" w:rsidRDefault="00C45C72" w:rsidP="00E05A0C">
            <w:pPr>
              <w:jc w:val="center"/>
            </w:pPr>
            <w:r>
              <w:t>25 (0.9)</w:t>
            </w:r>
          </w:p>
        </w:tc>
        <w:tc>
          <w:tcPr>
            <w:tcW w:w="1132" w:type="dxa"/>
            <w:vAlign w:val="center"/>
          </w:tcPr>
          <w:p w14:paraId="3E2AB8F0" w14:textId="77777777" w:rsidR="00C45C72" w:rsidRDefault="00C45C72" w:rsidP="00E05A0C">
            <w:pPr>
              <w:jc w:val="center"/>
            </w:pPr>
            <w:r>
              <w:t>7 (0.3)</w:t>
            </w:r>
          </w:p>
        </w:tc>
        <w:tc>
          <w:tcPr>
            <w:tcW w:w="1133" w:type="dxa"/>
            <w:vAlign w:val="center"/>
          </w:tcPr>
          <w:p w14:paraId="0805A210" w14:textId="77777777" w:rsidR="00C45C72" w:rsidRDefault="00C45C72" w:rsidP="00E05A0C">
            <w:pPr>
              <w:jc w:val="center"/>
            </w:pPr>
            <w:r>
              <w:t>4 (0.1)</w:t>
            </w:r>
          </w:p>
        </w:tc>
      </w:tr>
      <w:tr w:rsidR="00C45C72" w:rsidRPr="00962CB2" w14:paraId="468938C7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7FB4F689" w14:textId="77777777" w:rsidR="00C45C72" w:rsidRDefault="00C45C72" w:rsidP="00E05A0C">
            <w:pPr>
              <w:ind w:left="720" w:hanging="270"/>
            </w:pPr>
            <w:r w:rsidRPr="00A119CC">
              <w:t>Sarcoidosis</w:t>
            </w:r>
          </w:p>
        </w:tc>
        <w:tc>
          <w:tcPr>
            <w:tcW w:w="1132" w:type="dxa"/>
            <w:vAlign w:val="center"/>
          </w:tcPr>
          <w:p w14:paraId="5C62DDE1" w14:textId="77777777" w:rsidR="00C45C72" w:rsidRDefault="00C45C72" w:rsidP="00E05A0C">
            <w:pPr>
              <w:jc w:val="center"/>
            </w:pPr>
            <w:r>
              <w:t xml:space="preserve">4 </w:t>
            </w:r>
            <w:r w:rsidRPr="00AC33F0">
              <w:t>(&lt;0.1)</w:t>
            </w:r>
          </w:p>
        </w:tc>
        <w:tc>
          <w:tcPr>
            <w:tcW w:w="1368" w:type="dxa"/>
            <w:vAlign w:val="center"/>
          </w:tcPr>
          <w:p w14:paraId="57E6E12B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AC33F0">
              <w:t>(&lt;0.1)</w:t>
            </w:r>
          </w:p>
        </w:tc>
        <w:tc>
          <w:tcPr>
            <w:tcW w:w="1132" w:type="dxa"/>
            <w:vAlign w:val="center"/>
          </w:tcPr>
          <w:p w14:paraId="4F59260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2A15D575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2AAB25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9885600" w14:textId="77777777" w:rsidR="00C45C72" w:rsidRDefault="00C45C72" w:rsidP="00E05A0C">
            <w:pPr>
              <w:jc w:val="center"/>
            </w:pPr>
            <w:r>
              <w:t>2 (0.1)</w:t>
            </w:r>
          </w:p>
        </w:tc>
        <w:tc>
          <w:tcPr>
            <w:tcW w:w="1342" w:type="dxa"/>
            <w:vAlign w:val="center"/>
          </w:tcPr>
          <w:p w14:paraId="4E57FFC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0FCAE4B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18B738C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480A19B6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6D16FE67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19540615" w14:textId="77777777" w:rsidR="00C45C72" w:rsidRDefault="00C45C72" w:rsidP="00E05A0C">
            <w:pPr>
              <w:ind w:left="720" w:hanging="270"/>
            </w:pPr>
            <w:r w:rsidRPr="00A119CC">
              <w:t>Severe skin reactions</w:t>
            </w:r>
          </w:p>
        </w:tc>
        <w:tc>
          <w:tcPr>
            <w:tcW w:w="1132" w:type="dxa"/>
            <w:vAlign w:val="center"/>
          </w:tcPr>
          <w:p w14:paraId="477A1AA9" w14:textId="77777777" w:rsidR="00C45C72" w:rsidRDefault="00C45C72" w:rsidP="00E05A0C">
            <w:pPr>
              <w:jc w:val="center"/>
            </w:pPr>
            <w:r>
              <w:t>16 (0.2)</w:t>
            </w:r>
          </w:p>
        </w:tc>
        <w:tc>
          <w:tcPr>
            <w:tcW w:w="1368" w:type="dxa"/>
            <w:vAlign w:val="center"/>
          </w:tcPr>
          <w:p w14:paraId="325DA6BA" w14:textId="77777777" w:rsidR="00C45C72" w:rsidRDefault="00C45C72" w:rsidP="00E05A0C">
            <w:pPr>
              <w:jc w:val="center"/>
            </w:pPr>
            <w:r>
              <w:t>17 (0.2)</w:t>
            </w:r>
          </w:p>
        </w:tc>
        <w:tc>
          <w:tcPr>
            <w:tcW w:w="1132" w:type="dxa"/>
            <w:vAlign w:val="center"/>
          </w:tcPr>
          <w:p w14:paraId="4DD20589" w14:textId="77777777" w:rsidR="00C45C72" w:rsidRDefault="00C45C72" w:rsidP="00E05A0C">
            <w:pPr>
              <w:jc w:val="center"/>
            </w:pPr>
            <w:r>
              <w:t>108 (1.2)</w:t>
            </w:r>
          </w:p>
        </w:tc>
        <w:tc>
          <w:tcPr>
            <w:tcW w:w="1133" w:type="dxa"/>
            <w:vAlign w:val="center"/>
          </w:tcPr>
          <w:p w14:paraId="0D2B3C0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EAB8C0C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D20786">
              <w:t>(&lt;0.1)</w:t>
            </w:r>
          </w:p>
        </w:tc>
        <w:tc>
          <w:tcPr>
            <w:tcW w:w="1132" w:type="dxa"/>
            <w:vAlign w:val="center"/>
          </w:tcPr>
          <w:p w14:paraId="26289395" w14:textId="77777777" w:rsidR="00C45C72" w:rsidRDefault="00C45C72" w:rsidP="00E05A0C">
            <w:pPr>
              <w:jc w:val="center"/>
            </w:pPr>
            <w:r>
              <w:t>5 (0.2)</w:t>
            </w:r>
          </w:p>
        </w:tc>
        <w:tc>
          <w:tcPr>
            <w:tcW w:w="1342" w:type="dxa"/>
            <w:vAlign w:val="center"/>
          </w:tcPr>
          <w:p w14:paraId="7DB29231" w14:textId="77777777" w:rsidR="00C45C72" w:rsidRDefault="00C45C72" w:rsidP="00E05A0C">
            <w:pPr>
              <w:jc w:val="center"/>
            </w:pPr>
            <w:r>
              <w:t>4 (0.1)</w:t>
            </w:r>
          </w:p>
        </w:tc>
        <w:tc>
          <w:tcPr>
            <w:tcW w:w="1132" w:type="dxa"/>
            <w:vAlign w:val="center"/>
          </w:tcPr>
          <w:p w14:paraId="469F648D" w14:textId="77777777" w:rsidR="00C45C72" w:rsidRDefault="00C45C72" w:rsidP="00E05A0C">
            <w:pPr>
              <w:jc w:val="center"/>
            </w:pPr>
            <w:r>
              <w:t>30 (1.1)</w:t>
            </w:r>
          </w:p>
        </w:tc>
        <w:tc>
          <w:tcPr>
            <w:tcW w:w="1132" w:type="dxa"/>
            <w:vAlign w:val="center"/>
          </w:tcPr>
          <w:p w14:paraId="6BE14DB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3D6F2CD0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17FCDFE5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262AA344" w14:textId="77777777" w:rsidR="00C45C72" w:rsidRDefault="00C45C72" w:rsidP="00E05A0C">
            <w:pPr>
              <w:ind w:left="720" w:hanging="270"/>
            </w:pPr>
            <w:r w:rsidRPr="00A119CC">
              <w:t>Thyroiditis</w:t>
            </w:r>
          </w:p>
        </w:tc>
        <w:tc>
          <w:tcPr>
            <w:tcW w:w="1132" w:type="dxa"/>
            <w:vAlign w:val="center"/>
          </w:tcPr>
          <w:p w14:paraId="4CC62645" w14:textId="77777777" w:rsidR="00C45C72" w:rsidRDefault="00C45C72" w:rsidP="00E05A0C">
            <w:pPr>
              <w:jc w:val="center"/>
            </w:pPr>
            <w:r>
              <w:t>32 (0.4)</w:t>
            </w:r>
          </w:p>
        </w:tc>
        <w:tc>
          <w:tcPr>
            <w:tcW w:w="1368" w:type="dxa"/>
            <w:vAlign w:val="center"/>
          </w:tcPr>
          <w:p w14:paraId="68B6F23E" w14:textId="77777777" w:rsidR="00C45C72" w:rsidRDefault="00C45C72" w:rsidP="00E05A0C">
            <w:pPr>
              <w:jc w:val="center"/>
            </w:pPr>
            <w:r>
              <w:t>29 (0.3)</w:t>
            </w:r>
          </w:p>
        </w:tc>
        <w:tc>
          <w:tcPr>
            <w:tcW w:w="1132" w:type="dxa"/>
            <w:vAlign w:val="center"/>
          </w:tcPr>
          <w:p w14:paraId="4D7811CF" w14:textId="77777777" w:rsidR="00C45C72" w:rsidRDefault="00C45C72" w:rsidP="00E05A0C">
            <w:pPr>
              <w:jc w:val="center"/>
            </w:pPr>
            <w:r>
              <w:t xml:space="preserve">4 </w:t>
            </w:r>
            <w:r w:rsidRPr="00083C81">
              <w:t>(&lt;0.1)</w:t>
            </w:r>
          </w:p>
        </w:tc>
        <w:tc>
          <w:tcPr>
            <w:tcW w:w="1133" w:type="dxa"/>
            <w:vAlign w:val="center"/>
          </w:tcPr>
          <w:p w14:paraId="1250118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24BC83DE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6F1B94BE" w14:textId="77777777" w:rsidR="00C45C72" w:rsidRDefault="00C45C72" w:rsidP="00E05A0C">
            <w:pPr>
              <w:jc w:val="center"/>
            </w:pPr>
            <w:r>
              <w:t>9 (0.3)</w:t>
            </w:r>
          </w:p>
        </w:tc>
        <w:tc>
          <w:tcPr>
            <w:tcW w:w="1342" w:type="dxa"/>
            <w:vAlign w:val="center"/>
          </w:tcPr>
          <w:p w14:paraId="1026269A" w14:textId="77777777" w:rsidR="00C45C72" w:rsidRDefault="00C45C72" w:rsidP="00E05A0C">
            <w:pPr>
              <w:jc w:val="center"/>
            </w:pPr>
            <w:r>
              <w:t>7 (0.3)</w:t>
            </w:r>
          </w:p>
        </w:tc>
        <w:tc>
          <w:tcPr>
            <w:tcW w:w="1132" w:type="dxa"/>
            <w:vAlign w:val="center"/>
          </w:tcPr>
          <w:p w14:paraId="22A392E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7846664D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3FCF8A63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1C673499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5B260531" w14:textId="77777777" w:rsidR="00C45C72" w:rsidRDefault="00C45C72" w:rsidP="00E05A0C">
            <w:pPr>
              <w:ind w:left="720" w:hanging="270"/>
            </w:pPr>
            <w:r>
              <w:t>Type 1 diabetes mellitus</w:t>
            </w:r>
          </w:p>
        </w:tc>
        <w:tc>
          <w:tcPr>
            <w:tcW w:w="1132" w:type="dxa"/>
            <w:vAlign w:val="center"/>
          </w:tcPr>
          <w:p w14:paraId="5CA2210F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368" w:type="dxa"/>
            <w:vAlign w:val="center"/>
          </w:tcPr>
          <w:p w14:paraId="52DB2ABE" w14:textId="77777777" w:rsidR="00C45C72" w:rsidRDefault="00C45C72" w:rsidP="00E05A0C">
            <w:pPr>
              <w:jc w:val="center"/>
            </w:pPr>
            <w:r>
              <w:t xml:space="preserve">3 </w:t>
            </w:r>
            <w:r w:rsidRPr="001F15B4">
              <w:t>(&lt;0.1)</w:t>
            </w:r>
          </w:p>
        </w:tc>
        <w:tc>
          <w:tcPr>
            <w:tcW w:w="1132" w:type="dxa"/>
            <w:vAlign w:val="center"/>
          </w:tcPr>
          <w:p w14:paraId="3D03A340" w14:textId="77777777" w:rsidR="00C45C72" w:rsidRDefault="00C45C72" w:rsidP="00E05A0C">
            <w:pPr>
              <w:jc w:val="center"/>
            </w:pPr>
            <w:r>
              <w:t>14 (0.2)</w:t>
            </w:r>
          </w:p>
        </w:tc>
        <w:tc>
          <w:tcPr>
            <w:tcW w:w="1133" w:type="dxa"/>
            <w:vAlign w:val="center"/>
          </w:tcPr>
          <w:p w14:paraId="4F9A9B20" w14:textId="77777777" w:rsidR="00C45C72" w:rsidRDefault="00C45C72" w:rsidP="00E05A0C">
            <w:pPr>
              <w:jc w:val="center"/>
            </w:pPr>
            <w:r>
              <w:t>12 (0.1)</w:t>
            </w:r>
          </w:p>
        </w:tc>
        <w:tc>
          <w:tcPr>
            <w:tcW w:w="1132" w:type="dxa"/>
            <w:vAlign w:val="center"/>
          </w:tcPr>
          <w:p w14:paraId="793E0266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5AEEF2D9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1F15B4">
              <w:t>(&lt;0.1)</w:t>
            </w:r>
          </w:p>
        </w:tc>
        <w:tc>
          <w:tcPr>
            <w:tcW w:w="1342" w:type="dxa"/>
            <w:vAlign w:val="center"/>
          </w:tcPr>
          <w:p w14:paraId="1BE748F9" w14:textId="77777777" w:rsidR="00C45C72" w:rsidRDefault="00C45C72" w:rsidP="00E05A0C">
            <w:pPr>
              <w:jc w:val="center"/>
            </w:pPr>
            <w:r>
              <w:t>3 (0.1)</w:t>
            </w:r>
          </w:p>
        </w:tc>
        <w:tc>
          <w:tcPr>
            <w:tcW w:w="1132" w:type="dxa"/>
            <w:vAlign w:val="center"/>
          </w:tcPr>
          <w:p w14:paraId="12E73FA4" w14:textId="77777777" w:rsidR="00C45C72" w:rsidRDefault="00C45C72" w:rsidP="00E05A0C">
            <w:pPr>
              <w:jc w:val="center"/>
            </w:pPr>
            <w:r>
              <w:t>2 (0.1)</w:t>
            </w:r>
          </w:p>
        </w:tc>
        <w:tc>
          <w:tcPr>
            <w:tcW w:w="1132" w:type="dxa"/>
            <w:vAlign w:val="center"/>
          </w:tcPr>
          <w:p w14:paraId="4C813F7C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156D47C6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1AA5B628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3E5997DD" w14:textId="77777777" w:rsidR="00C45C72" w:rsidRDefault="00C45C72" w:rsidP="00E05A0C">
            <w:pPr>
              <w:ind w:left="720" w:hanging="270"/>
            </w:pPr>
            <w:r>
              <w:t>Uveitis</w:t>
            </w:r>
          </w:p>
        </w:tc>
        <w:tc>
          <w:tcPr>
            <w:tcW w:w="1132" w:type="dxa"/>
            <w:vAlign w:val="center"/>
          </w:tcPr>
          <w:p w14:paraId="0E23E1AA" w14:textId="77777777" w:rsidR="00C45C72" w:rsidRDefault="00C45C72" w:rsidP="00E05A0C">
            <w:pPr>
              <w:jc w:val="center"/>
            </w:pPr>
            <w:r>
              <w:t xml:space="preserve">3 </w:t>
            </w:r>
            <w:r w:rsidRPr="007A7AD4">
              <w:t>(&lt;0.1)</w:t>
            </w:r>
          </w:p>
        </w:tc>
        <w:tc>
          <w:tcPr>
            <w:tcW w:w="1368" w:type="dxa"/>
            <w:vAlign w:val="center"/>
          </w:tcPr>
          <w:p w14:paraId="1194EB36" w14:textId="77777777" w:rsidR="00C45C72" w:rsidRDefault="00C45C72" w:rsidP="00E05A0C">
            <w:pPr>
              <w:jc w:val="center"/>
            </w:pPr>
            <w:r>
              <w:t>21 (0.2)</w:t>
            </w:r>
          </w:p>
        </w:tc>
        <w:tc>
          <w:tcPr>
            <w:tcW w:w="1132" w:type="dxa"/>
            <w:vAlign w:val="center"/>
          </w:tcPr>
          <w:p w14:paraId="19102FCA" w14:textId="77777777" w:rsidR="00C45C72" w:rsidRDefault="00C45C72" w:rsidP="00E05A0C">
            <w:pPr>
              <w:jc w:val="center"/>
            </w:pPr>
            <w:r>
              <w:t xml:space="preserve">3 </w:t>
            </w:r>
            <w:r w:rsidRPr="007A7AD4">
              <w:t>(&lt;0.1)</w:t>
            </w:r>
          </w:p>
        </w:tc>
        <w:tc>
          <w:tcPr>
            <w:tcW w:w="1133" w:type="dxa"/>
            <w:vAlign w:val="center"/>
          </w:tcPr>
          <w:p w14:paraId="1D06229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F68C169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40D09D7B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7A7AD4">
              <w:t>(&lt;0.1)</w:t>
            </w:r>
          </w:p>
        </w:tc>
        <w:tc>
          <w:tcPr>
            <w:tcW w:w="1342" w:type="dxa"/>
            <w:vAlign w:val="center"/>
          </w:tcPr>
          <w:p w14:paraId="1E364456" w14:textId="77777777" w:rsidR="00C45C72" w:rsidRDefault="00C45C72" w:rsidP="00E05A0C">
            <w:pPr>
              <w:jc w:val="center"/>
            </w:pPr>
            <w:r>
              <w:t>12 (0.4)</w:t>
            </w:r>
          </w:p>
        </w:tc>
        <w:tc>
          <w:tcPr>
            <w:tcW w:w="1132" w:type="dxa"/>
            <w:vAlign w:val="center"/>
          </w:tcPr>
          <w:p w14:paraId="22E86A1D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7A7AD4">
              <w:t>(&lt;0.1)</w:t>
            </w:r>
          </w:p>
        </w:tc>
        <w:tc>
          <w:tcPr>
            <w:tcW w:w="1132" w:type="dxa"/>
            <w:vAlign w:val="center"/>
          </w:tcPr>
          <w:p w14:paraId="493BB054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11E85F89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  <w:tr w:rsidR="00C45C72" w:rsidRPr="00962CB2" w14:paraId="01289287" w14:textId="77777777" w:rsidTr="00E05A0C">
        <w:trPr>
          <w:trHeight w:val="417"/>
        </w:trPr>
        <w:tc>
          <w:tcPr>
            <w:tcW w:w="3114" w:type="dxa"/>
            <w:vAlign w:val="center"/>
          </w:tcPr>
          <w:p w14:paraId="6249D686" w14:textId="77777777" w:rsidR="00C45C72" w:rsidRDefault="00C45C72" w:rsidP="00E05A0C">
            <w:pPr>
              <w:ind w:left="720" w:hanging="270"/>
            </w:pPr>
            <w:r w:rsidRPr="00A119CC">
              <w:t>Vasculitis</w:t>
            </w:r>
          </w:p>
        </w:tc>
        <w:tc>
          <w:tcPr>
            <w:tcW w:w="1132" w:type="dxa"/>
            <w:vAlign w:val="center"/>
          </w:tcPr>
          <w:p w14:paraId="45B7C326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600190">
              <w:t>(&lt;0.1)</w:t>
            </w:r>
          </w:p>
        </w:tc>
        <w:tc>
          <w:tcPr>
            <w:tcW w:w="1368" w:type="dxa"/>
            <w:vAlign w:val="center"/>
          </w:tcPr>
          <w:p w14:paraId="35C654EF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14B51D48" w14:textId="77777777" w:rsidR="00C45C72" w:rsidRDefault="00C45C72" w:rsidP="00E05A0C">
            <w:pPr>
              <w:jc w:val="center"/>
            </w:pPr>
            <w:r>
              <w:t xml:space="preserve">3 </w:t>
            </w:r>
            <w:r w:rsidRPr="00600190">
              <w:t>(&lt;0.1)</w:t>
            </w:r>
          </w:p>
        </w:tc>
        <w:tc>
          <w:tcPr>
            <w:tcW w:w="1133" w:type="dxa"/>
            <w:vAlign w:val="center"/>
          </w:tcPr>
          <w:p w14:paraId="03311F70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0E8FBBB8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3B2145E2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600190">
              <w:t>(&lt;0.1)</w:t>
            </w:r>
          </w:p>
        </w:tc>
        <w:tc>
          <w:tcPr>
            <w:tcW w:w="1342" w:type="dxa"/>
            <w:vAlign w:val="center"/>
          </w:tcPr>
          <w:p w14:paraId="0682B6E3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2" w:type="dxa"/>
            <w:vAlign w:val="center"/>
          </w:tcPr>
          <w:p w14:paraId="5FAED663" w14:textId="77777777" w:rsidR="00C45C72" w:rsidRDefault="00C45C72" w:rsidP="00E05A0C">
            <w:pPr>
              <w:jc w:val="center"/>
            </w:pPr>
            <w:r>
              <w:t xml:space="preserve">1 </w:t>
            </w:r>
            <w:r w:rsidRPr="00600190">
              <w:t>(&lt;0.1)</w:t>
            </w:r>
          </w:p>
        </w:tc>
        <w:tc>
          <w:tcPr>
            <w:tcW w:w="1132" w:type="dxa"/>
            <w:vAlign w:val="center"/>
          </w:tcPr>
          <w:p w14:paraId="51638F72" w14:textId="77777777" w:rsidR="00C45C72" w:rsidRDefault="00C45C72" w:rsidP="00E05A0C">
            <w:pPr>
              <w:jc w:val="center"/>
            </w:pPr>
            <w:r>
              <w:t>0</w:t>
            </w:r>
          </w:p>
        </w:tc>
        <w:tc>
          <w:tcPr>
            <w:tcW w:w="1133" w:type="dxa"/>
            <w:vAlign w:val="center"/>
          </w:tcPr>
          <w:p w14:paraId="7382EF70" w14:textId="77777777" w:rsidR="00C45C72" w:rsidRDefault="00C45C72" w:rsidP="00E05A0C">
            <w:pPr>
              <w:jc w:val="center"/>
            </w:pPr>
            <w:r>
              <w:t>0</w:t>
            </w:r>
          </w:p>
        </w:tc>
      </w:tr>
    </w:tbl>
    <w:p w14:paraId="0C89FBD2" w14:textId="77777777" w:rsidR="00C45C72" w:rsidRDefault="00C45C72" w:rsidP="00C45C72">
      <w:pPr>
        <w:spacing w:line="240" w:lineRule="auto"/>
      </w:pPr>
      <w:r>
        <w:t>Data are n (%).</w:t>
      </w:r>
    </w:p>
    <w:p w14:paraId="248E524D" w14:textId="77777777" w:rsidR="00C45C72" w:rsidRDefault="00C45C72" w:rsidP="00C45C72">
      <w:pPr>
        <w:spacing w:after="240"/>
      </w:pPr>
      <w:r>
        <w:t>AE, adverse event.</w:t>
      </w:r>
    </w:p>
    <w:p w14:paraId="02F81CFF" w14:textId="77777777" w:rsidR="00C45C72" w:rsidRDefault="00C45C72" w:rsidP="00C45C72">
      <w:pPr>
        <w:spacing w:after="240"/>
      </w:pPr>
    </w:p>
    <w:p w14:paraId="037D0346" w14:textId="77777777" w:rsidR="00C45C72" w:rsidRDefault="00C45C72" w:rsidP="00C45C72">
      <w:pPr>
        <w:spacing w:after="240" w:line="480" w:lineRule="auto"/>
        <w:rPr>
          <w:b/>
          <w:bCs/>
        </w:rPr>
        <w:sectPr w:rsidR="00C45C72" w:rsidSect="006E753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DF338BB" w14:textId="77777777" w:rsidR="00C45C72" w:rsidRPr="00D826F8" w:rsidRDefault="00C45C72" w:rsidP="00C45C72">
      <w:pPr>
        <w:spacing w:after="240" w:line="480" w:lineRule="auto"/>
      </w:pPr>
      <w:r w:rsidRPr="26D6561A">
        <w:rPr>
          <w:b/>
          <w:bCs/>
        </w:rPr>
        <w:lastRenderedPageBreak/>
        <w:t>Figure A</w:t>
      </w:r>
      <w:r>
        <w:rPr>
          <w:b/>
          <w:bCs/>
        </w:rPr>
        <w:t>.</w:t>
      </w:r>
      <w:r w:rsidRPr="26D6561A">
        <w:rPr>
          <w:b/>
          <w:bCs/>
        </w:rPr>
        <w:t xml:space="preserve">1. </w:t>
      </w:r>
      <w:r w:rsidRPr="005B0F91">
        <w:t>Conditional incidence of hypothyroidism</w:t>
      </w:r>
      <w:r>
        <w:rPr>
          <w:b/>
          <w:bCs/>
        </w:rPr>
        <w:t>.</w:t>
      </w:r>
      <w:r w:rsidRPr="26D6561A">
        <w:rPr>
          <w:b/>
          <w:bCs/>
        </w:rPr>
        <w:t xml:space="preserve"> </w:t>
      </w:r>
    </w:p>
    <w:p w14:paraId="26D46223" w14:textId="77777777" w:rsidR="00C45C72" w:rsidRDefault="00C45C72" w:rsidP="00C45C72">
      <w:pPr>
        <w:spacing w:after="240" w:line="480" w:lineRule="auto"/>
        <w:rPr>
          <w:b/>
          <w:bCs/>
        </w:rPr>
      </w:pPr>
    </w:p>
    <w:p w14:paraId="3CC5A392" w14:textId="77777777" w:rsidR="00C45C72" w:rsidRDefault="00C45C72" w:rsidP="00C45C72">
      <w:pPr>
        <w:spacing w:after="240" w:line="480" w:lineRule="auto"/>
        <w:rPr>
          <w:b/>
          <w:bCs/>
        </w:rPr>
      </w:pPr>
      <w:r>
        <w:rPr>
          <w:b/>
          <w:bCs/>
          <w:noProof/>
          <w:lang w:val="fr-FR" w:eastAsia="fr-FR"/>
        </w:rPr>
        <w:drawing>
          <wp:inline distT="0" distB="0" distL="0" distR="0" wp14:anchorId="22D47DA0" wp14:editId="4CE41540">
            <wp:extent cx="5730875" cy="3625850"/>
            <wp:effectExtent l="0" t="0" r="3175" b="0"/>
            <wp:docPr id="1275206616" name="Picture 2" descr="A graph of a number of green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5206616" name="Picture 2" descr="A graph of a number of green ba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362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20DD20" w14:textId="77777777" w:rsidR="00C45C72" w:rsidRDefault="00C45C72" w:rsidP="00C45C72">
      <w:pPr>
        <w:rPr>
          <w:b/>
          <w:bCs/>
        </w:rPr>
      </w:pPr>
      <w:r>
        <w:rPr>
          <w:b/>
          <w:bCs/>
        </w:rPr>
        <w:br w:type="page"/>
      </w:r>
    </w:p>
    <w:p w14:paraId="58CFDA3B" w14:textId="77777777" w:rsidR="00C45C72" w:rsidRPr="005B0F91" w:rsidRDefault="00C45C72" w:rsidP="00C45C72">
      <w:r w:rsidRPr="26D6561A">
        <w:rPr>
          <w:b/>
          <w:bCs/>
        </w:rPr>
        <w:lastRenderedPageBreak/>
        <w:t>Figure A</w:t>
      </w:r>
      <w:r>
        <w:rPr>
          <w:b/>
          <w:bCs/>
        </w:rPr>
        <w:t>.2</w:t>
      </w:r>
      <w:r w:rsidRPr="26D6561A">
        <w:rPr>
          <w:b/>
          <w:bCs/>
        </w:rPr>
        <w:t xml:space="preserve">. </w:t>
      </w:r>
      <w:r w:rsidRPr="005B0F91">
        <w:t>Conditional incidence of pneumonitis.</w:t>
      </w:r>
    </w:p>
    <w:p w14:paraId="38F3FFD2" w14:textId="77777777" w:rsidR="00C45C72" w:rsidRDefault="00C45C72" w:rsidP="00C45C72">
      <w:pPr>
        <w:rPr>
          <w:b/>
          <w:bCs/>
        </w:rPr>
      </w:pPr>
    </w:p>
    <w:p w14:paraId="03A9F4D5" w14:textId="77777777" w:rsidR="00C45C72" w:rsidRDefault="00C45C72" w:rsidP="00C45C72">
      <w:pPr>
        <w:rPr>
          <w:b/>
          <w:bCs/>
        </w:rPr>
        <w:sectPr w:rsidR="00C45C7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b/>
          <w:bCs/>
          <w:noProof/>
          <w:lang w:val="fr-FR" w:eastAsia="fr-FR"/>
        </w:rPr>
        <w:drawing>
          <wp:inline distT="0" distB="0" distL="0" distR="0" wp14:anchorId="651025F1" wp14:editId="378C8BC2">
            <wp:extent cx="5730875" cy="3625850"/>
            <wp:effectExtent l="0" t="0" r="3175" b="0"/>
            <wp:docPr id="583145333" name="Picture 3" descr="A graph of a number of green rectangular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3145333" name="Picture 3" descr="A graph of a number of green rectangular ba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362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22452E" w14:textId="77777777" w:rsidR="00C45C72" w:rsidRPr="00FC323C" w:rsidRDefault="00C45C72" w:rsidP="00C45C72">
      <w:pPr>
        <w:pStyle w:val="EndNoteBibliography"/>
        <w:spacing w:after="0" w:line="480" w:lineRule="auto"/>
        <w:ind w:left="720" w:hanging="720"/>
        <w:rPr>
          <w:b/>
          <w:bCs/>
        </w:rPr>
      </w:pPr>
      <w:r w:rsidRPr="00FC323C">
        <w:rPr>
          <w:b/>
          <w:bCs/>
        </w:rPr>
        <w:lastRenderedPageBreak/>
        <w:t>Appendix A References</w:t>
      </w:r>
      <w:r w:rsidRPr="00FC323C">
        <w:rPr>
          <w:b/>
          <w:bCs/>
        </w:rPr>
        <w:fldChar w:fldCharType="begin"/>
      </w:r>
      <w:r w:rsidRPr="00FC323C">
        <w:rPr>
          <w:b/>
          <w:bCs/>
        </w:rPr>
        <w:instrText xml:space="preserve"> ADDIN EN.SECTION.REFLIST </w:instrText>
      </w:r>
      <w:r>
        <w:rPr>
          <w:b/>
          <w:bCs/>
        </w:rPr>
        <w:fldChar w:fldCharType="separate"/>
      </w:r>
      <w:r w:rsidRPr="00FC323C">
        <w:rPr>
          <w:b/>
          <w:bCs/>
        </w:rPr>
        <w:fldChar w:fldCharType="end"/>
      </w:r>
    </w:p>
    <w:p w14:paraId="7FC4B938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>
        <w:fldChar w:fldCharType="begin"/>
      </w:r>
      <w:r>
        <w:instrText xml:space="preserve"> ADDIN EN.SECTION.REFLIST </w:instrText>
      </w:r>
      <w:r>
        <w:fldChar w:fldCharType="separate"/>
      </w:r>
      <w:r w:rsidRPr="00AF7BB7">
        <w:t>1.</w:t>
      </w:r>
      <w:r w:rsidRPr="00AF7BB7">
        <w:tab/>
        <w:t xml:space="preserve">Hamid, O., et al., </w:t>
      </w:r>
      <w:r w:rsidRPr="00AF7BB7">
        <w:rPr>
          <w:i/>
        </w:rPr>
        <w:t>Five-year survival outcomes for patients with advanced melanoma treated with pembrolizumab in KEYNOTE-001.</w:t>
      </w:r>
      <w:r w:rsidRPr="00AF7BB7">
        <w:t xml:space="preserve"> Ann Oncol, 2019. </w:t>
      </w:r>
      <w:r w:rsidRPr="00AF7BB7">
        <w:rPr>
          <w:b/>
        </w:rPr>
        <w:t>30</w:t>
      </w:r>
      <w:r w:rsidRPr="00AF7BB7">
        <w:t>(4): p. 582-588.</w:t>
      </w:r>
      <w:r>
        <w:t xml:space="preserve"> d</w:t>
      </w:r>
      <w:r w:rsidRPr="006B2F6B">
        <w:t>oi: 10.1093/annonc/mdz011</w:t>
      </w:r>
    </w:p>
    <w:p w14:paraId="39028C6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.</w:t>
      </w:r>
      <w:r w:rsidRPr="00AF7BB7">
        <w:tab/>
        <w:t xml:space="preserve">Garon, E.B., et al., </w:t>
      </w:r>
      <w:r w:rsidRPr="00AF7BB7">
        <w:rPr>
          <w:i/>
        </w:rPr>
        <w:t xml:space="preserve">Five-year overall survival for patients with advanced non‒small-cell lung cancer treated with pembrolizumab: </w:t>
      </w:r>
      <w:r>
        <w:rPr>
          <w:i/>
        </w:rPr>
        <w:t>r</w:t>
      </w:r>
      <w:r w:rsidRPr="00AF7BB7">
        <w:rPr>
          <w:i/>
        </w:rPr>
        <w:t>esults from the phase I KEYNOTE-001 study.</w:t>
      </w:r>
      <w:r w:rsidRPr="00AF7BB7">
        <w:t xml:space="preserve"> J Clin Oncol, 2019. </w:t>
      </w:r>
      <w:r w:rsidRPr="00AF7BB7">
        <w:rPr>
          <w:b/>
        </w:rPr>
        <w:t>37</w:t>
      </w:r>
      <w:r w:rsidRPr="00AF7BB7">
        <w:t>(28): p. 2518-2527.</w:t>
      </w:r>
      <w:r>
        <w:t xml:space="preserve"> d</w:t>
      </w:r>
      <w:r w:rsidRPr="00B81B19">
        <w:t>oi: 10.1200/JCO.19.00934</w:t>
      </w:r>
    </w:p>
    <w:p w14:paraId="31D2582A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.</w:t>
      </w:r>
      <w:r w:rsidRPr="00AF7BB7">
        <w:tab/>
        <w:t xml:space="preserve">Hamid, O., et al., </w:t>
      </w:r>
      <w:r w:rsidRPr="00AF7BB7">
        <w:rPr>
          <w:i/>
        </w:rPr>
        <w:t>Final analysis of a randomised trial comparing pembrolizumab versus investigator-choice chemotherapy for ipilimumab-refractory advanced melanoma.</w:t>
      </w:r>
      <w:r w:rsidRPr="00AF7BB7">
        <w:t xml:space="preserve"> Eur J Cancer, 2017. </w:t>
      </w:r>
      <w:r w:rsidRPr="00AF7BB7">
        <w:rPr>
          <w:b/>
        </w:rPr>
        <w:t>86</w:t>
      </w:r>
      <w:r w:rsidRPr="00AF7BB7">
        <w:t>: p. 37-45.</w:t>
      </w:r>
      <w:r w:rsidRPr="002D08AA">
        <w:t xml:space="preserve"> </w:t>
      </w:r>
      <w:r>
        <w:t>d</w:t>
      </w:r>
      <w:r w:rsidRPr="002D08AA">
        <w:t>oi: 10.1016/j.ejca.2017.07.022</w:t>
      </w:r>
      <w:r>
        <w:t>.</w:t>
      </w:r>
    </w:p>
    <w:p w14:paraId="6D8D14ED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4.</w:t>
      </w:r>
      <w:r w:rsidRPr="00AF7BB7">
        <w:tab/>
        <w:t xml:space="preserve">Robert, C., et al., </w:t>
      </w:r>
      <w:r w:rsidRPr="00AF7BB7">
        <w:rPr>
          <w:i/>
        </w:rPr>
        <w:t>Pembrolizumab versus ipilimumab in advanced melanoma (KEYNOTE-006): post-hoc 5-year results from an open-label, multicentre, randomised, controlled, phase 3 study.</w:t>
      </w:r>
      <w:r w:rsidRPr="00AF7BB7">
        <w:t xml:space="preserve"> Lancet Oncol, 2019. </w:t>
      </w:r>
      <w:r w:rsidRPr="00AF7BB7">
        <w:rPr>
          <w:b/>
        </w:rPr>
        <w:t>20</w:t>
      </w:r>
      <w:r w:rsidRPr="00AF7BB7">
        <w:t>(9): p. 1239-1251.</w:t>
      </w:r>
      <w:r w:rsidRPr="00847BC3">
        <w:t xml:space="preserve"> doi: 10.1016/S1470-2045(19)30388-2</w:t>
      </w:r>
      <w:r>
        <w:t>.</w:t>
      </w:r>
    </w:p>
    <w:p w14:paraId="5868C7D9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5.</w:t>
      </w:r>
      <w:r w:rsidRPr="00AF7BB7">
        <w:tab/>
        <w:t xml:space="preserve">Herbst, R.S., et al., </w:t>
      </w:r>
      <w:r w:rsidRPr="00AF7BB7">
        <w:rPr>
          <w:i/>
        </w:rPr>
        <w:t>Five year survival update from KEYNOTE-010: pembrolizumab versus docetaxel for previously treated, programmed death-ligand 1-positive advanced NSCLC.</w:t>
      </w:r>
      <w:r w:rsidRPr="00AF7BB7">
        <w:t xml:space="preserve"> J Thorac Oncol, 2021. </w:t>
      </w:r>
      <w:r w:rsidRPr="00AF7BB7">
        <w:rPr>
          <w:b/>
        </w:rPr>
        <w:t>16</w:t>
      </w:r>
      <w:r w:rsidRPr="00AF7BB7">
        <w:t>(10): p. 1718-1732.</w:t>
      </w:r>
      <w:r w:rsidRPr="004F6ED4">
        <w:t xml:space="preserve"> doi: 10.1016/j.jtho.2021.05.001.</w:t>
      </w:r>
    </w:p>
    <w:p w14:paraId="46C7C47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6.</w:t>
      </w:r>
      <w:r w:rsidRPr="00AF7BB7">
        <w:tab/>
        <w:t xml:space="preserve">Muro, K., et al., </w:t>
      </w:r>
      <w:r w:rsidRPr="00AF7BB7">
        <w:rPr>
          <w:i/>
        </w:rPr>
        <w:t>Pembrolizumab for patients with PD-L1-positive advanced gastric cancer (KEYNOTE-012): a multicentre, open-label, phase 1b trial.</w:t>
      </w:r>
      <w:r w:rsidRPr="00AF7BB7">
        <w:t xml:space="preserve"> Lancet Oncol, 2016. </w:t>
      </w:r>
      <w:r w:rsidRPr="00AF7BB7">
        <w:rPr>
          <w:b/>
        </w:rPr>
        <w:t>17</w:t>
      </w:r>
      <w:r w:rsidRPr="00AF7BB7">
        <w:t>(6): p. 717-726.</w:t>
      </w:r>
      <w:r w:rsidRPr="004F6ED4">
        <w:t xml:space="preserve"> doi: 10.1016/S1470-2045(16)00175-3.</w:t>
      </w:r>
    </w:p>
    <w:p w14:paraId="78CA0EDB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7.</w:t>
      </w:r>
      <w:r w:rsidRPr="00AF7BB7">
        <w:tab/>
        <w:t xml:space="preserve">Seiwert, T.Y., et al., </w:t>
      </w:r>
      <w:r w:rsidRPr="00AF7BB7">
        <w:rPr>
          <w:i/>
        </w:rPr>
        <w:t>Safety and clinical activity of pembrolizumab for treatment of recurrent or metastatic squamous cell carcinoma of the head and neck (KEYNOTE-012): an open-label, multicentre, phase 1b trial.</w:t>
      </w:r>
      <w:r w:rsidRPr="00AF7BB7">
        <w:t xml:space="preserve"> Lancet Oncol, 2016. </w:t>
      </w:r>
      <w:r w:rsidRPr="00AF7BB7">
        <w:rPr>
          <w:b/>
        </w:rPr>
        <w:t>17</w:t>
      </w:r>
      <w:r w:rsidRPr="00AF7BB7">
        <w:t>(7): p. 956-965.</w:t>
      </w:r>
      <w:r w:rsidRPr="00A616C2">
        <w:t xml:space="preserve"> doi: 10.1016/S1470-2045(16)30066-3.</w:t>
      </w:r>
    </w:p>
    <w:p w14:paraId="7AA8D5C6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8.</w:t>
      </w:r>
      <w:r w:rsidRPr="00AF7BB7">
        <w:tab/>
        <w:t xml:space="preserve">Plimack, E.R., et al., </w:t>
      </w:r>
      <w:r w:rsidRPr="00AF7BB7">
        <w:rPr>
          <w:i/>
        </w:rPr>
        <w:t>Safety and activity of pembrolizumab in patients with locally advanced or metastatic urothelial cancer (KEYNOTE-012): a non-randomised, open-</w:t>
      </w:r>
      <w:r w:rsidRPr="00AF7BB7">
        <w:rPr>
          <w:i/>
        </w:rPr>
        <w:lastRenderedPageBreak/>
        <w:t>label, phase 1b study.</w:t>
      </w:r>
      <w:r w:rsidRPr="00AF7BB7">
        <w:t xml:space="preserve"> Lancet Oncol, 2017. </w:t>
      </w:r>
      <w:r w:rsidRPr="00AF7BB7">
        <w:rPr>
          <w:b/>
        </w:rPr>
        <w:t>18</w:t>
      </w:r>
      <w:r w:rsidRPr="00AF7BB7">
        <w:t>(2): p. 212-220.</w:t>
      </w:r>
      <w:r w:rsidRPr="00A616C2">
        <w:t xml:space="preserve"> doi: 10.1016/S1470-2045(17)30007-4.</w:t>
      </w:r>
    </w:p>
    <w:p w14:paraId="3A1E14A0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9.</w:t>
      </w:r>
      <w:r w:rsidRPr="00AF7BB7">
        <w:tab/>
        <w:t xml:space="preserve">Armand, P., et al., </w:t>
      </w:r>
      <w:r w:rsidRPr="00AF7BB7">
        <w:rPr>
          <w:i/>
        </w:rPr>
        <w:t>KEYNOTE-013 4-year follow-up of pembrolizumab in classical Hodgkin lymphoma after brentuximab vedotin failure.</w:t>
      </w:r>
      <w:r w:rsidRPr="00AF7BB7">
        <w:t xml:space="preserve"> Blood Adv, 2020. </w:t>
      </w:r>
      <w:r w:rsidRPr="00AF7BB7">
        <w:rPr>
          <w:b/>
        </w:rPr>
        <w:t>4</w:t>
      </w:r>
      <w:r w:rsidRPr="00AF7BB7">
        <w:t>(12): p. 2617-2622.</w:t>
      </w:r>
      <w:r w:rsidRPr="005C3F5C">
        <w:t xml:space="preserve"> doi: 10.1182/bloodadvances.2019001367</w:t>
      </w:r>
      <w:r>
        <w:t xml:space="preserve">. </w:t>
      </w:r>
    </w:p>
    <w:p w14:paraId="2F0A162B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0.</w:t>
      </w:r>
      <w:r w:rsidRPr="00AF7BB7">
        <w:tab/>
        <w:t xml:space="preserve">Zinzani, P.L., et al., </w:t>
      </w:r>
      <w:r w:rsidRPr="00AF7BB7">
        <w:rPr>
          <w:i/>
        </w:rPr>
        <w:t>Safety and tolerability of pembrolizumab in patients with relapsed/refractory primary mediastinal large B-cell lymphoma.</w:t>
      </w:r>
      <w:r w:rsidRPr="00AF7BB7">
        <w:t xml:space="preserve"> Blood, 2017. </w:t>
      </w:r>
      <w:r w:rsidRPr="00AF7BB7">
        <w:rPr>
          <w:b/>
        </w:rPr>
        <w:t>130</w:t>
      </w:r>
      <w:r w:rsidRPr="00AF7BB7">
        <w:t>(3): p. 267-270.</w:t>
      </w:r>
      <w:r w:rsidRPr="005C3F5C">
        <w:t xml:space="preserve"> doi: 10.1182/blood-2016-12-758383.</w:t>
      </w:r>
    </w:p>
    <w:p w14:paraId="31013382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1.</w:t>
      </w:r>
      <w:r w:rsidRPr="00AF7BB7">
        <w:tab/>
        <w:t xml:space="preserve">Nghiem, P., et al., </w:t>
      </w:r>
      <w:r w:rsidRPr="00AF7BB7">
        <w:rPr>
          <w:i/>
        </w:rPr>
        <w:t>Durable tumor regression and overall survival in patients with advanced merkel cell carcinoma receiving pembrolizumab as first-line therapy.</w:t>
      </w:r>
      <w:r w:rsidRPr="00AF7BB7">
        <w:t xml:space="preserve"> J Clin Oncol, 2019. </w:t>
      </w:r>
      <w:r w:rsidRPr="00AF7BB7">
        <w:rPr>
          <w:b/>
        </w:rPr>
        <w:t>37</w:t>
      </w:r>
      <w:r w:rsidRPr="00AF7BB7">
        <w:t>(9): p. 693-702.</w:t>
      </w:r>
      <w:r w:rsidRPr="00B5184D">
        <w:t xml:space="preserve"> doi: 10.1200/JCO.18.01896.</w:t>
      </w:r>
    </w:p>
    <w:p w14:paraId="1621CB6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2.</w:t>
      </w:r>
      <w:r w:rsidRPr="00AF7BB7">
        <w:tab/>
        <w:t xml:space="preserve">Reck, M., et al., </w:t>
      </w:r>
      <w:r w:rsidRPr="00AF7BB7">
        <w:rPr>
          <w:i/>
        </w:rPr>
        <w:t>Pembrolizumab versus chemotherapy for PD-L1-positive non-small-cell lung cancer.</w:t>
      </w:r>
      <w:r w:rsidRPr="00AF7BB7">
        <w:t xml:space="preserve"> N Engl J Med, 2016. </w:t>
      </w:r>
      <w:r w:rsidRPr="00AF7BB7">
        <w:rPr>
          <w:b/>
        </w:rPr>
        <w:t>375</w:t>
      </w:r>
      <w:r w:rsidRPr="00AF7BB7">
        <w:t>(19): p. 1823-1833.</w:t>
      </w:r>
      <w:r w:rsidRPr="00B5184D">
        <w:t xml:space="preserve"> doi:</w:t>
      </w:r>
      <w:r>
        <w:t xml:space="preserve"> </w:t>
      </w:r>
      <w:r w:rsidRPr="00B5184D">
        <w:t>10.1056/NEJMoa1606774.</w:t>
      </w:r>
    </w:p>
    <w:p w14:paraId="2986268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3.</w:t>
      </w:r>
      <w:r w:rsidRPr="00AF7BB7">
        <w:tab/>
        <w:t xml:space="preserve">Frenel, J.S., et al., </w:t>
      </w:r>
      <w:r w:rsidRPr="00AF7BB7">
        <w:rPr>
          <w:i/>
        </w:rPr>
        <w:t>Safety and efficacy of pembrolizumab in advanced, programmed death ligand 1-positive cervical cancer: results from the phase Ib KEYNOTE-028 trial.</w:t>
      </w:r>
      <w:r w:rsidRPr="00AF7BB7">
        <w:t xml:space="preserve"> J Clin Oncol, 2017. </w:t>
      </w:r>
      <w:r w:rsidRPr="00AF7BB7">
        <w:rPr>
          <w:b/>
        </w:rPr>
        <w:t>35</w:t>
      </w:r>
      <w:r w:rsidRPr="00AF7BB7">
        <w:t>(36): p. 4035-4041.</w:t>
      </w:r>
      <w:r w:rsidRPr="003353F9">
        <w:t xml:space="preserve"> doi: 10.1200/JCO.2017.74.5471.</w:t>
      </w:r>
    </w:p>
    <w:p w14:paraId="1A820F7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4.</w:t>
      </w:r>
      <w:r w:rsidRPr="00AF7BB7">
        <w:tab/>
        <w:t xml:space="preserve">Doi, T., et al., </w:t>
      </w:r>
      <w:r w:rsidRPr="00AF7BB7">
        <w:rPr>
          <w:i/>
        </w:rPr>
        <w:t>Safety and antitumor activity of the anti-programmed death-1 antibody pembrolizumab in patients with advanced esophageal carcinoma.</w:t>
      </w:r>
      <w:r w:rsidRPr="00AF7BB7">
        <w:t xml:space="preserve"> J Clin Oncol, 2018. </w:t>
      </w:r>
      <w:r w:rsidRPr="00AF7BB7">
        <w:rPr>
          <w:b/>
        </w:rPr>
        <w:t>36</w:t>
      </w:r>
      <w:r w:rsidRPr="00AF7BB7">
        <w:t>(1): p. 61-67.</w:t>
      </w:r>
      <w:r w:rsidRPr="003353F9">
        <w:t xml:space="preserve"> doi: 10.1200/JCO.2017.74.9846.</w:t>
      </w:r>
    </w:p>
    <w:p w14:paraId="0A9942EC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5.</w:t>
      </w:r>
      <w:r w:rsidRPr="00AF7BB7">
        <w:tab/>
        <w:t xml:space="preserve">Ott, P.A., et al., </w:t>
      </w:r>
      <w:r w:rsidRPr="00AF7BB7">
        <w:rPr>
          <w:i/>
        </w:rPr>
        <w:t>Pembrolizumab in patients with extensive-stage small-cell lung cancer: results from the phase Ib KEYNOTE-028 study.</w:t>
      </w:r>
      <w:r w:rsidRPr="00AF7BB7">
        <w:t xml:space="preserve"> J Clin Oncol, 2017. </w:t>
      </w:r>
      <w:r w:rsidRPr="00AF7BB7">
        <w:rPr>
          <w:b/>
        </w:rPr>
        <w:t>35</w:t>
      </w:r>
      <w:r w:rsidRPr="00AF7BB7">
        <w:t>(34): p. 3823-3829.</w:t>
      </w:r>
      <w:r w:rsidRPr="002F0436">
        <w:t xml:space="preserve"> doi: 10.1200/JCO.2017.72.5069.</w:t>
      </w:r>
    </w:p>
    <w:p w14:paraId="34A90BA9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6.</w:t>
      </w:r>
      <w:r w:rsidRPr="00AF7BB7">
        <w:tab/>
        <w:t xml:space="preserve">Cohen, E.E.W., et al., </w:t>
      </w:r>
      <w:r w:rsidRPr="00AF7BB7">
        <w:rPr>
          <w:i/>
        </w:rPr>
        <w:t>Pembrolizumab versus methotrexate, docetaxel, or cetuximab for recurrent or metastatic head-and-neck squamous cell carcinoma (KEYNOTE-040): a randomised, open-label, phase 3 study.</w:t>
      </w:r>
      <w:r w:rsidRPr="00AF7BB7">
        <w:t xml:space="preserve"> Lancet, 2019. </w:t>
      </w:r>
      <w:r w:rsidRPr="00AF7BB7">
        <w:rPr>
          <w:b/>
        </w:rPr>
        <w:t>393</w:t>
      </w:r>
      <w:r w:rsidRPr="00AF7BB7">
        <w:t>(10167): p. 156-167.</w:t>
      </w:r>
      <w:r w:rsidRPr="002F0436">
        <w:t xml:space="preserve"> doi: 10.1016/S0140-6736(18)31999-8</w:t>
      </w:r>
      <w:r>
        <w:t>.</w:t>
      </w:r>
    </w:p>
    <w:p w14:paraId="54312783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lastRenderedPageBreak/>
        <w:t>17.</w:t>
      </w:r>
      <w:r w:rsidRPr="00AF7BB7">
        <w:tab/>
        <w:t xml:space="preserve">Mok, T.S.K., et al., </w:t>
      </w:r>
      <w:r w:rsidRPr="00AF7BB7">
        <w:rPr>
          <w:i/>
        </w:rPr>
        <w:t>Pembrolizumab versus chemotherapy for previously untreated, PD-L1-expressing, locally advanced or metastatic non-small-cell lung cancer (KEYNOTE-042): a randomised, open-label, controlled, phase 3 trial.</w:t>
      </w:r>
      <w:r w:rsidRPr="00AF7BB7">
        <w:t xml:space="preserve"> Lancet, 2019. </w:t>
      </w:r>
      <w:r w:rsidRPr="00AF7BB7">
        <w:rPr>
          <w:b/>
        </w:rPr>
        <w:t>393</w:t>
      </w:r>
      <w:r w:rsidRPr="00AF7BB7">
        <w:t>(10183): p. 1819-1830.</w:t>
      </w:r>
      <w:r w:rsidRPr="003F387A">
        <w:t xml:space="preserve"> doi: 10.1016/S0140-6736(18)32409-7.</w:t>
      </w:r>
    </w:p>
    <w:p w14:paraId="7CC5B39D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8.</w:t>
      </w:r>
      <w:r w:rsidRPr="00AF7BB7">
        <w:tab/>
        <w:t xml:space="preserve">Fradet, Y., et al., </w:t>
      </w:r>
      <w:r w:rsidRPr="00AF7BB7">
        <w:rPr>
          <w:i/>
        </w:rPr>
        <w:t>Randomized phase III KEYNOTE-045 trial of pembrolizumab versus paclitaxel, docetaxel, or vinflunine in recurrent advanced urothelial cancer: results of &gt;2 years of follow-up.</w:t>
      </w:r>
      <w:r w:rsidRPr="00AF7BB7">
        <w:t xml:space="preserve"> Ann Oncol, 2019. </w:t>
      </w:r>
      <w:r w:rsidRPr="00AF7BB7">
        <w:rPr>
          <w:b/>
        </w:rPr>
        <w:t>30</w:t>
      </w:r>
      <w:r w:rsidRPr="00AF7BB7">
        <w:t>(6): p. 970-976.</w:t>
      </w:r>
      <w:r w:rsidRPr="00C72AC3">
        <w:t xml:space="preserve"> doi: 10.1093/annonc/mdz127</w:t>
      </w:r>
      <w:r>
        <w:t>.</w:t>
      </w:r>
    </w:p>
    <w:p w14:paraId="478884DF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19.</w:t>
      </w:r>
      <w:r w:rsidRPr="00AF7BB7">
        <w:tab/>
        <w:t xml:space="preserve">Burtness, B., et al., </w:t>
      </w:r>
      <w:r w:rsidRPr="00AF7BB7">
        <w:rPr>
          <w:i/>
        </w:rPr>
        <w:t>Pembrolizumab alone or with chemotherapy versus cetuximab with chemotherapy for recurrent or metastatic squamous cell carcinoma of the head and neck (KEYNOTE-048): a randomised, open-label, phase 3 study.</w:t>
      </w:r>
      <w:r w:rsidRPr="00AF7BB7">
        <w:t xml:space="preserve"> Lancet, 2019. </w:t>
      </w:r>
      <w:r w:rsidRPr="00AF7BB7">
        <w:rPr>
          <w:b/>
        </w:rPr>
        <w:t>394</w:t>
      </w:r>
      <w:r w:rsidRPr="00AF7BB7">
        <w:t>(10212): p. 1915-1928.</w:t>
      </w:r>
      <w:r w:rsidRPr="00C72AC3">
        <w:t xml:space="preserve"> doi: 10.1016/S0140-6736(19)32591-7.</w:t>
      </w:r>
    </w:p>
    <w:p w14:paraId="5B5E3C25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0.</w:t>
      </w:r>
      <w:r w:rsidRPr="00AF7BB7">
        <w:tab/>
        <w:t xml:space="preserve">Vuky, J., et al., </w:t>
      </w:r>
      <w:r w:rsidRPr="00AF7BB7">
        <w:rPr>
          <w:i/>
        </w:rPr>
        <w:t>Long-term outcomes in KEYNOTE-052: phase II study investigating first-line pembrolizumab in cisplatin-ineligible patients with locally advanced or metastatic urothelial cancer.</w:t>
      </w:r>
      <w:r w:rsidRPr="00AF7BB7">
        <w:t xml:space="preserve"> J Clin Oncol, 2020. </w:t>
      </w:r>
      <w:r w:rsidRPr="00AF7BB7">
        <w:rPr>
          <w:b/>
        </w:rPr>
        <w:t>38</w:t>
      </w:r>
      <w:r w:rsidRPr="00AF7BB7">
        <w:t>(23): p. 2658-2666.</w:t>
      </w:r>
      <w:r>
        <w:t xml:space="preserve"> </w:t>
      </w:r>
      <w:r w:rsidRPr="00841699">
        <w:t>doi: 10.1200/JCO.19.01213.</w:t>
      </w:r>
    </w:p>
    <w:p w14:paraId="49364F2D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1.</w:t>
      </w:r>
      <w:r w:rsidRPr="00AF7BB7">
        <w:tab/>
        <w:t xml:space="preserve">Bauml, J., et al., </w:t>
      </w:r>
      <w:r w:rsidRPr="00AF7BB7">
        <w:rPr>
          <w:i/>
        </w:rPr>
        <w:t>Pembrolizumab for platinum- and cetuximab-refractory head and neck cancer: results from a single-arm, phase II study.</w:t>
      </w:r>
      <w:r w:rsidRPr="00AF7BB7">
        <w:t xml:space="preserve"> J Clin Oncol, 2017. </w:t>
      </w:r>
      <w:r w:rsidRPr="00AF7BB7">
        <w:rPr>
          <w:b/>
        </w:rPr>
        <w:t>35</w:t>
      </w:r>
      <w:r w:rsidRPr="00AF7BB7">
        <w:t>(14): p. 1542-1549.</w:t>
      </w:r>
      <w:r w:rsidRPr="00841699">
        <w:t xml:space="preserve"> doi: 10.1200/JCO.2016.70.1524.</w:t>
      </w:r>
    </w:p>
    <w:p w14:paraId="4388553A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2.</w:t>
      </w:r>
      <w:r w:rsidRPr="00AF7BB7">
        <w:tab/>
        <w:t xml:space="preserve">Balar, A.V., et al., </w:t>
      </w:r>
      <w:r w:rsidRPr="00AF7BB7">
        <w:rPr>
          <w:i/>
        </w:rPr>
        <w:t>Pembrolizumab monotherapy for the treatment of high-risk non-muscle-invasive bladder cancer unresponsive to BCG (KEYNOTE-057): an open-label, single-arm, multicentre, phase 2 study.</w:t>
      </w:r>
      <w:r w:rsidRPr="00AF7BB7">
        <w:t xml:space="preserve"> Lancet Oncol, 2021. </w:t>
      </w:r>
      <w:r w:rsidRPr="00AF7BB7">
        <w:rPr>
          <w:b/>
        </w:rPr>
        <w:t>22</w:t>
      </w:r>
      <w:r w:rsidRPr="00AF7BB7">
        <w:t>(7): p. 919-930.</w:t>
      </w:r>
      <w:r w:rsidRPr="001C7DED">
        <w:t xml:space="preserve"> doi: 10.1016/S1470-2045(21)00147-9</w:t>
      </w:r>
      <w:r>
        <w:t>.</w:t>
      </w:r>
    </w:p>
    <w:p w14:paraId="603A70C7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3.</w:t>
      </w:r>
      <w:r w:rsidRPr="00AF7BB7">
        <w:tab/>
        <w:t xml:space="preserve">Fuchs, C.S., et al., </w:t>
      </w:r>
      <w:r w:rsidRPr="00AF7BB7">
        <w:rPr>
          <w:i/>
        </w:rPr>
        <w:t>Safety and efficacy of pembrolizumab monotherapy in patients with previously treated advanced gastric and gastroesophageal junction cancer: phase 2 clinical KEYNOTE-059 Trial.</w:t>
      </w:r>
      <w:r w:rsidRPr="00AF7BB7">
        <w:t xml:space="preserve"> JAMA Oncol, 2018. </w:t>
      </w:r>
      <w:r w:rsidRPr="00AF7BB7">
        <w:rPr>
          <w:b/>
        </w:rPr>
        <w:t>4</w:t>
      </w:r>
      <w:r w:rsidRPr="00AF7BB7">
        <w:t>(5): p. e180013.</w:t>
      </w:r>
      <w:r w:rsidRPr="001C7DED">
        <w:t xml:space="preserve"> doi: 10.1001/jamaoncol.2018.0013</w:t>
      </w:r>
      <w:r>
        <w:t>.</w:t>
      </w:r>
    </w:p>
    <w:p w14:paraId="3D0572E9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lastRenderedPageBreak/>
        <w:t>24.</w:t>
      </w:r>
      <w:r w:rsidRPr="00AF7BB7">
        <w:tab/>
        <w:t xml:space="preserve">Shitara, K., et al., </w:t>
      </w:r>
      <w:r w:rsidRPr="00AF7BB7">
        <w:rPr>
          <w:i/>
        </w:rPr>
        <w:t>Pembrolizumab versus paclitaxel for previously treated, advanced gastric or gastro-oesophageal junction cancer (KEYNOTE-061): a randomised, open-label, controlled, phase 3 trial.</w:t>
      </w:r>
      <w:r w:rsidRPr="00AF7BB7">
        <w:t xml:space="preserve"> Lancet, 2018. </w:t>
      </w:r>
      <w:r w:rsidRPr="00AF7BB7">
        <w:rPr>
          <w:b/>
        </w:rPr>
        <w:t>392</w:t>
      </w:r>
      <w:r w:rsidRPr="00AF7BB7">
        <w:t>(10142): p. 123-133.</w:t>
      </w:r>
      <w:r w:rsidRPr="00B7214E">
        <w:t xml:space="preserve"> doi: 10.1016/S0140-6736(18)31257-1.</w:t>
      </w:r>
    </w:p>
    <w:p w14:paraId="15162EB6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5.</w:t>
      </w:r>
      <w:r w:rsidRPr="00AF7BB7">
        <w:tab/>
        <w:t xml:space="preserve">Shitara, K., et al., </w:t>
      </w:r>
      <w:r w:rsidRPr="00AF7BB7">
        <w:rPr>
          <w:i/>
        </w:rPr>
        <w:t>Efficacy and safety of pembrolizumab or pembrolizumab plus chemotherapy vs chemotherapy alone for patients with first-line, advanced gastric cancer: the KEYNOTE-062 phase 3 randomized clinical trial.</w:t>
      </w:r>
      <w:r w:rsidRPr="00AF7BB7">
        <w:t xml:space="preserve"> JAMA Oncol, 2020. </w:t>
      </w:r>
      <w:r w:rsidRPr="00AF7BB7">
        <w:rPr>
          <w:b/>
        </w:rPr>
        <w:t>6</w:t>
      </w:r>
      <w:r w:rsidRPr="00AF7BB7">
        <w:t>(10): p. 1571-1580.</w:t>
      </w:r>
      <w:r w:rsidRPr="00C41581">
        <w:t xml:space="preserve"> doi: 10.1001/jamaoncol.2020.3370.</w:t>
      </w:r>
    </w:p>
    <w:p w14:paraId="0F0ABC56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6.</w:t>
      </w:r>
      <w:r w:rsidRPr="00AF7BB7">
        <w:tab/>
        <w:t xml:space="preserve">Chen, R., et al., </w:t>
      </w:r>
      <w:r w:rsidRPr="00AF7BB7">
        <w:rPr>
          <w:i/>
        </w:rPr>
        <w:t>Pembrolizumab in relapsed or refractory Hodgkin lymphoma: 2-year follow-up of KEYNOTE-087.</w:t>
      </w:r>
      <w:r w:rsidRPr="00AF7BB7">
        <w:t xml:space="preserve"> Blood, 2019. </w:t>
      </w:r>
      <w:r w:rsidRPr="00AF7BB7">
        <w:rPr>
          <w:b/>
        </w:rPr>
        <w:t>134</w:t>
      </w:r>
      <w:r w:rsidRPr="00AF7BB7">
        <w:t>(14): p. 1144-1153.</w:t>
      </w:r>
      <w:r>
        <w:t xml:space="preserve"> </w:t>
      </w:r>
      <w:r w:rsidRPr="00C41581">
        <w:t>doi: 10.1182/blood.2019000324.</w:t>
      </w:r>
    </w:p>
    <w:p w14:paraId="29E7D5E8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7.</w:t>
      </w:r>
      <w:r w:rsidRPr="00AF7BB7">
        <w:tab/>
        <w:t xml:space="preserve">Marabelle, A., et al., </w:t>
      </w:r>
      <w:r w:rsidRPr="00AF7BB7">
        <w:rPr>
          <w:i/>
        </w:rPr>
        <w:t>Association of tumour mutational burden with outcomes in patients with advanced solid tumours treated with pembrolizumab: prospective biomarker analysis of the multicohort, open-label, phase 2 KEYNOTE-158 study.</w:t>
      </w:r>
      <w:r w:rsidRPr="00AF7BB7">
        <w:t xml:space="preserve"> Lancet Oncol, 2020. </w:t>
      </w:r>
      <w:r w:rsidRPr="00AF7BB7">
        <w:rPr>
          <w:b/>
        </w:rPr>
        <w:t>21</w:t>
      </w:r>
      <w:r w:rsidRPr="00AF7BB7">
        <w:t>(10): p. 1353-1365.</w:t>
      </w:r>
      <w:r w:rsidRPr="001E1711">
        <w:t xml:space="preserve"> doi: 10.1016/S1470-2045(20)30445-</w:t>
      </w:r>
      <w:r>
        <w:t>9.</w:t>
      </w:r>
    </w:p>
    <w:p w14:paraId="3E05F4A1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8.</w:t>
      </w:r>
      <w:r w:rsidRPr="00AF7BB7">
        <w:tab/>
        <w:t xml:space="preserve">Maio, M., et al., </w:t>
      </w:r>
      <w:r w:rsidRPr="00AF7BB7">
        <w:rPr>
          <w:i/>
        </w:rPr>
        <w:t>Pembrolizumab in microsatellite instability high or mismatch repair deficient cancers: updated analysis from the phase II KEYNOTE-158 study.</w:t>
      </w:r>
      <w:r w:rsidRPr="00AF7BB7">
        <w:t xml:space="preserve"> Ann Oncol, 2022. </w:t>
      </w:r>
      <w:r w:rsidRPr="00AF7BB7">
        <w:rPr>
          <w:b/>
        </w:rPr>
        <w:t>33</w:t>
      </w:r>
      <w:r w:rsidRPr="00AF7BB7">
        <w:t>(9): p. 929-938.</w:t>
      </w:r>
      <w:r w:rsidRPr="001E1711">
        <w:t xml:space="preserve"> doi: 10.1016/j.annonc.2022.05.519</w:t>
      </w:r>
      <w:r>
        <w:t>.</w:t>
      </w:r>
    </w:p>
    <w:p w14:paraId="0586AC0B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29.</w:t>
      </w:r>
      <w:r w:rsidRPr="00AF7BB7">
        <w:tab/>
        <w:t xml:space="preserve">Le, D.T., et al., </w:t>
      </w:r>
      <w:r w:rsidRPr="00AF7BB7">
        <w:rPr>
          <w:i/>
        </w:rPr>
        <w:t>Phase II open-label study of pembrolizumab in treatment-refractory, microsatellite instability-high/mismatch repair-deficient metastatic colorectal cancer: KEYNOTE-164.</w:t>
      </w:r>
      <w:r w:rsidRPr="00AF7BB7">
        <w:t xml:space="preserve"> J Clin Oncol, 2020. </w:t>
      </w:r>
      <w:r w:rsidRPr="00AF7BB7">
        <w:rPr>
          <w:b/>
        </w:rPr>
        <w:t>38</w:t>
      </w:r>
      <w:r w:rsidRPr="00AF7BB7">
        <w:t>(1): p. 11-19.</w:t>
      </w:r>
      <w:r>
        <w:t xml:space="preserve"> </w:t>
      </w:r>
      <w:r w:rsidRPr="007971B0">
        <w:t>doi: 10.1200/JCO.19.02107</w:t>
      </w:r>
      <w:r>
        <w:t>.</w:t>
      </w:r>
    </w:p>
    <w:p w14:paraId="1A82D686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0.</w:t>
      </w:r>
      <w:r w:rsidRPr="00AF7BB7">
        <w:tab/>
        <w:t xml:space="preserve">Armand, P., et al., </w:t>
      </w:r>
      <w:r w:rsidRPr="00AF7BB7">
        <w:rPr>
          <w:i/>
        </w:rPr>
        <w:t>Pembrolizumab in relapsed or refractory primary mediastinal large B-cell lymphoma.</w:t>
      </w:r>
      <w:r w:rsidRPr="00AF7BB7">
        <w:t xml:space="preserve"> J Clin Oncol, 2019. </w:t>
      </w:r>
      <w:r w:rsidRPr="00AF7BB7">
        <w:rPr>
          <w:b/>
        </w:rPr>
        <w:t>37</w:t>
      </w:r>
      <w:r w:rsidRPr="00AF7BB7">
        <w:t>(34): p. 3291-3299.</w:t>
      </w:r>
      <w:r w:rsidRPr="007971B0">
        <w:t xml:space="preserve"> doi: 10.1200/JCO.19.01389.</w:t>
      </w:r>
    </w:p>
    <w:p w14:paraId="286C92D2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1.</w:t>
      </w:r>
      <w:r w:rsidRPr="00AF7BB7">
        <w:tab/>
        <w:t xml:space="preserve">Diaz, L.A., Jr., et al., </w:t>
      </w:r>
      <w:r w:rsidRPr="00AF7BB7">
        <w:rPr>
          <w:i/>
        </w:rPr>
        <w:t>Pembrolizumab versus chemotherapy for microsatellite instability-high or mismatch repair-deficient metastatic colorectal cancer (KEYNOTE-177): final analysis of a randomised, open-label, phase 3 study.</w:t>
      </w:r>
      <w:r w:rsidRPr="00AF7BB7">
        <w:t xml:space="preserve"> Lancet Oncol, 2022. </w:t>
      </w:r>
      <w:r w:rsidRPr="00AF7BB7">
        <w:rPr>
          <w:b/>
        </w:rPr>
        <w:t>23</w:t>
      </w:r>
      <w:r w:rsidRPr="00AF7BB7">
        <w:t>(5): p. 659-670.</w:t>
      </w:r>
      <w:r w:rsidRPr="002D6BBD">
        <w:t xml:space="preserve"> doi: 10.1016/S1470-2045(22)00197-</w:t>
      </w:r>
      <w:r>
        <w:t>8.</w:t>
      </w:r>
    </w:p>
    <w:p w14:paraId="68494858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lastRenderedPageBreak/>
        <w:t>32.</w:t>
      </w:r>
      <w:r w:rsidRPr="00AF7BB7">
        <w:tab/>
        <w:t xml:space="preserve">Shah, M.A., et al., </w:t>
      </w:r>
      <w:r w:rsidRPr="00AF7BB7">
        <w:rPr>
          <w:i/>
        </w:rPr>
        <w:t>Efficacy and safety of pembrolizumab for heavily pretreated patients with advanced, metastatic adenocarcinoma or squamous cell carcinoma of the esophagus: the phase 2 KEYNOTE-180 Study.</w:t>
      </w:r>
      <w:r w:rsidRPr="00AF7BB7">
        <w:t xml:space="preserve"> JAMA Oncol, 2019. </w:t>
      </w:r>
      <w:r w:rsidRPr="00AF7BB7">
        <w:rPr>
          <w:b/>
        </w:rPr>
        <w:t>5</w:t>
      </w:r>
      <w:r w:rsidRPr="00AF7BB7">
        <w:t>(4): p. 546-550.</w:t>
      </w:r>
      <w:r w:rsidRPr="002D6BBD">
        <w:t xml:space="preserve"> doi: 10.1001/jamaoncol.2018.5441.</w:t>
      </w:r>
    </w:p>
    <w:p w14:paraId="5E6951CD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3.</w:t>
      </w:r>
      <w:r w:rsidRPr="00AF7BB7">
        <w:tab/>
        <w:t xml:space="preserve">Kojima, T., et al., </w:t>
      </w:r>
      <w:r w:rsidRPr="00AF7BB7">
        <w:rPr>
          <w:i/>
        </w:rPr>
        <w:t>Randomized phase III keynote-181 study of pembrolizumab versus chemotherapy in advanced esophageal cancer.</w:t>
      </w:r>
      <w:r w:rsidRPr="00AF7BB7">
        <w:t xml:space="preserve"> J Clin Oncol, 2020. </w:t>
      </w:r>
      <w:r w:rsidRPr="00AF7BB7">
        <w:rPr>
          <w:b/>
        </w:rPr>
        <w:t>38</w:t>
      </w:r>
      <w:r w:rsidRPr="00AF7BB7">
        <w:t>: p. 4138-4148.</w:t>
      </w:r>
      <w:r w:rsidRPr="00F24410">
        <w:t xml:space="preserve"> doi: 10.1200/JCO.20.01888.</w:t>
      </w:r>
    </w:p>
    <w:p w14:paraId="09740CA7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4.</w:t>
      </w:r>
      <w:r w:rsidRPr="00AF7BB7">
        <w:tab/>
        <w:t xml:space="preserve">Kuruvilla, J., et al., </w:t>
      </w:r>
      <w:r w:rsidRPr="00AF7BB7">
        <w:rPr>
          <w:i/>
        </w:rPr>
        <w:t>Pembrolizumab versus brentuximab vedotin in relapsed or refractory classical Hodgkin lymphoma (KEYNOTE-204): an interim analysis of a multicentre, randomised, open-label, phase 3 study.</w:t>
      </w:r>
      <w:r w:rsidRPr="00AF7BB7">
        <w:t xml:space="preserve"> Lancet Oncol, 2021. </w:t>
      </w:r>
      <w:r w:rsidRPr="00AF7BB7">
        <w:rPr>
          <w:b/>
        </w:rPr>
        <w:t>22</w:t>
      </w:r>
      <w:r w:rsidRPr="00AF7BB7">
        <w:t>(4): p. 512-524.</w:t>
      </w:r>
      <w:r w:rsidRPr="001C3546">
        <w:t xml:space="preserve"> doi: 10.1016/S1470-2045(21)00005-X.</w:t>
      </w:r>
    </w:p>
    <w:p w14:paraId="44161AB7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5.</w:t>
      </w:r>
      <w:r w:rsidRPr="00AF7BB7">
        <w:tab/>
        <w:t xml:space="preserve">Kudo, M., et al., </w:t>
      </w:r>
      <w:r w:rsidRPr="00AF7BB7">
        <w:rPr>
          <w:i/>
        </w:rPr>
        <w:t>Updated efficacy and safety of KEYNOTE-224: a phase II study of pembrolizumab in patients with advanced hepatocellular carcinoma previously treated with sorafenib.</w:t>
      </w:r>
      <w:r w:rsidRPr="00AF7BB7">
        <w:t xml:space="preserve"> Eur J Cancer, 2022. </w:t>
      </w:r>
      <w:r w:rsidRPr="00AF7BB7">
        <w:rPr>
          <w:b/>
        </w:rPr>
        <w:t>167</w:t>
      </w:r>
      <w:r w:rsidRPr="00AF7BB7">
        <w:t>: p. 1-12.</w:t>
      </w:r>
      <w:r w:rsidRPr="009F212F">
        <w:t xml:space="preserve"> doi: 10.1016/j.ejca.2022.02.009.</w:t>
      </w:r>
    </w:p>
    <w:p w14:paraId="1F0BB33A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6.</w:t>
      </w:r>
      <w:r w:rsidRPr="00AF7BB7">
        <w:tab/>
        <w:t xml:space="preserve">Verset, G., et al., </w:t>
      </w:r>
      <w:r w:rsidRPr="00AF7BB7">
        <w:rPr>
          <w:i/>
        </w:rPr>
        <w:t>Pembrolizumab monotherapy for previously untreated advanced hepatocellular carcinoma: data from the open-label, phase II KEYNOTE-224 trial.</w:t>
      </w:r>
      <w:r w:rsidRPr="00AF7BB7">
        <w:t xml:space="preserve"> Clin Cancer Res, 2022. </w:t>
      </w:r>
      <w:r w:rsidRPr="00AF7BB7">
        <w:rPr>
          <w:b/>
        </w:rPr>
        <w:t>28</w:t>
      </w:r>
      <w:r w:rsidRPr="00AF7BB7">
        <w:t>(12): p. 2547-2554.</w:t>
      </w:r>
      <w:r w:rsidRPr="009F212F">
        <w:t xml:space="preserve"> doi: 10.1158/1078-0432.CCR-21-3807</w:t>
      </w:r>
      <w:r>
        <w:t>.</w:t>
      </w:r>
    </w:p>
    <w:p w14:paraId="1EE77C42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7.</w:t>
      </w:r>
      <w:r w:rsidRPr="00AF7BB7">
        <w:tab/>
        <w:t xml:space="preserve">Powles, T., et al., </w:t>
      </w:r>
      <w:r w:rsidRPr="00AF7BB7">
        <w:rPr>
          <w:i/>
        </w:rPr>
        <w:t>Pembrolizumab alone or combined with chemotherapy versus chemotherapy as first-line therapy for advanced urothelial carcinoma (KEYNOTE-361): a randomised, open-label, phase 3 trial.</w:t>
      </w:r>
      <w:r w:rsidRPr="00AF7BB7">
        <w:t xml:space="preserve"> Lancet Oncol, 2021. </w:t>
      </w:r>
      <w:r w:rsidRPr="00AF7BB7">
        <w:rPr>
          <w:b/>
        </w:rPr>
        <w:t>22</w:t>
      </w:r>
      <w:r w:rsidRPr="00AF7BB7">
        <w:t>(7): p. 931-945.</w:t>
      </w:r>
      <w:r>
        <w:t xml:space="preserve"> </w:t>
      </w:r>
      <w:r w:rsidRPr="008D03DD">
        <w:t>doi: 10.1016/S1470-2045(21)00152-2</w:t>
      </w:r>
      <w:r>
        <w:t>.</w:t>
      </w:r>
    </w:p>
    <w:p w14:paraId="3196AEB1" w14:textId="77777777" w:rsidR="00C45C72" w:rsidRPr="00AF7BB7" w:rsidRDefault="00C45C72" w:rsidP="00C45C72">
      <w:pPr>
        <w:pStyle w:val="EndNoteBibliography"/>
        <w:spacing w:after="0" w:line="480" w:lineRule="auto"/>
        <w:ind w:left="720" w:hanging="720"/>
      </w:pPr>
      <w:r w:rsidRPr="00AF7BB7">
        <w:t>38.</w:t>
      </w:r>
      <w:r w:rsidRPr="00AF7BB7">
        <w:tab/>
        <w:t xml:space="preserve">McDermott, D.F., et al., </w:t>
      </w:r>
      <w:r w:rsidRPr="00AF7BB7">
        <w:rPr>
          <w:i/>
        </w:rPr>
        <w:t>Open-label, single-arm phase II study of pembrolizumab monotherapy as first-line therapy in patients with advanced clear cell renal cell carcinoma.</w:t>
      </w:r>
      <w:r w:rsidRPr="00AF7BB7">
        <w:t xml:space="preserve"> J Clin Oncol, 2021</w:t>
      </w:r>
      <w:r>
        <w:t xml:space="preserve">. </w:t>
      </w:r>
      <w:r w:rsidRPr="00FC323C">
        <w:rPr>
          <w:b/>
          <w:bCs/>
        </w:rPr>
        <w:t>39</w:t>
      </w:r>
      <w:r>
        <w:t>(9):</w:t>
      </w:r>
      <w:r w:rsidRPr="00AF7BB7">
        <w:t xml:space="preserve"> p. </w:t>
      </w:r>
      <w:r>
        <w:t>1029-1039</w:t>
      </w:r>
      <w:r w:rsidRPr="00AF7BB7">
        <w:t>.</w:t>
      </w:r>
      <w:r w:rsidRPr="008D03DD">
        <w:t xml:space="preserve"> doi: 10.1200/JCO.20.02365</w:t>
      </w:r>
      <w:r>
        <w:t>.</w:t>
      </w:r>
    </w:p>
    <w:p w14:paraId="7CB89769" w14:textId="77777777" w:rsidR="00C45C72" w:rsidRPr="00AF7BB7" w:rsidRDefault="00C45C72" w:rsidP="00C45C72">
      <w:pPr>
        <w:pStyle w:val="EndNoteBibliography"/>
        <w:spacing w:line="480" w:lineRule="auto"/>
        <w:ind w:left="720" w:hanging="720"/>
      </w:pPr>
      <w:r w:rsidRPr="00AF7BB7">
        <w:t>39.</w:t>
      </w:r>
      <w:r w:rsidRPr="00AF7BB7">
        <w:tab/>
        <w:t xml:space="preserve">Hughes, B.G.M., et al., </w:t>
      </w:r>
      <w:r w:rsidRPr="00AF7BB7">
        <w:rPr>
          <w:i/>
        </w:rPr>
        <w:t xml:space="preserve">Pembrolizumab for locally advanced and recurrent/metastatic cutaneous squamous cell carcinoma (KEYNOTE-629 study): an open-label, </w:t>
      </w:r>
      <w:r w:rsidRPr="00AF7BB7">
        <w:rPr>
          <w:i/>
        </w:rPr>
        <w:lastRenderedPageBreak/>
        <w:t>nonrandomized, multicenter, phase II trial.</w:t>
      </w:r>
      <w:r w:rsidRPr="00AF7BB7">
        <w:t xml:space="preserve"> Ann Oncol, 2021. </w:t>
      </w:r>
      <w:r w:rsidRPr="00AF7BB7">
        <w:rPr>
          <w:b/>
        </w:rPr>
        <w:t>32</w:t>
      </w:r>
      <w:r w:rsidRPr="00AF7BB7">
        <w:t>(10): p. 1276-1285.</w:t>
      </w:r>
      <w:r w:rsidRPr="00754088">
        <w:t xml:space="preserve"> doi: 10.1016/j.annonc.2021.07.008</w:t>
      </w:r>
      <w:r>
        <w:t>.</w:t>
      </w:r>
    </w:p>
    <w:p w14:paraId="5095928D" w14:textId="77777777" w:rsidR="00C45C72" w:rsidRDefault="00C45C72" w:rsidP="00C45C72">
      <w:pPr>
        <w:pStyle w:val="EndNoteBibliography"/>
        <w:spacing w:after="0" w:line="480" w:lineRule="auto"/>
        <w:ind w:left="720" w:hanging="720"/>
      </w:pPr>
      <w:r>
        <w:fldChar w:fldCharType="end"/>
      </w:r>
    </w:p>
    <w:p w14:paraId="15240B5C" w14:textId="77777777" w:rsidR="00C45C72" w:rsidRDefault="00C45C72" w:rsidP="00C45C72">
      <w:pPr>
        <w:rPr>
          <w:noProof/>
        </w:rPr>
      </w:pPr>
      <w:r w:rsidRPr="00772BED">
        <w:rPr>
          <w:noProof/>
        </w:rPr>
        <w:fldChar w:fldCharType="begin"/>
      </w:r>
      <w:r w:rsidRPr="00772BED">
        <w:instrText xml:space="preserve"> ADDIN EN.REFLIST </w:instrText>
      </w:r>
      <w:r w:rsidRPr="00772BED">
        <w:rPr>
          <w:noProof/>
        </w:rPr>
        <w:fldChar w:fldCharType="end"/>
      </w:r>
    </w:p>
    <w:p w14:paraId="4655FBC6" w14:textId="77777777" w:rsidR="008F1291" w:rsidRDefault="008F1291"/>
    <w:sectPr w:rsidR="008F129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2E723D"/>
    <w:multiLevelType w:val="hybridMultilevel"/>
    <w:tmpl w:val="4D12FF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3D5A28"/>
    <w:multiLevelType w:val="hybridMultilevel"/>
    <w:tmpl w:val="CFE05F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A81EAC"/>
    <w:multiLevelType w:val="hybridMultilevel"/>
    <w:tmpl w:val="AE8003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C602BD"/>
    <w:multiLevelType w:val="hybridMultilevel"/>
    <w:tmpl w:val="84ECC2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D01E0A"/>
    <w:multiLevelType w:val="hybridMultilevel"/>
    <w:tmpl w:val="4ECE87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085445"/>
    <w:multiLevelType w:val="multilevel"/>
    <w:tmpl w:val="BCB034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70E2CBD"/>
    <w:multiLevelType w:val="hybridMultilevel"/>
    <w:tmpl w:val="7234A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5074C3"/>
    <w:multiLevelType w:val="hybridMultilevel"/>
    <w:tmpl w:val="37BA22A2"/>
    <w:lvl w:ilvl="0" w:tplc="11E28BE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1C60E9B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DECA6BC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EA7ADBC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22AA507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73EA7C6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1C9CE71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C6A8BD8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6CA0B3F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8" w15:restartNumberingAfterBreak="0">
    <w:nsid w:val="21307406"/>
    <w:multiLevelType w:val="hybridMultilevel"/>
    <w:tmpl w:val="724C39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D0060E"/>
    <w:multiLevelType w:val="hybridMultilevel"/>
    <w:tmpl w:val="0C8498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4E63A4"/>
    <w:multiLevelType w:val="hybridMultilevel"/>
    <w:tmpl w:val="9E7EAD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E7F7D3E"/>
    <w:multiLevelType w:val="hybridMultilevel"/>
    <w:tmpl w:val="87AA2650"/>
    <w:lvl w:ilvl="0" w:tplc="BE02E76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543008"/>
    <w:multiLevelType w:val="hybridMultilevel"/>
    <w:tmpl w:val="CCC8B5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2D00079"/>
    <w:multiLevelType w:val="multilevel"/>
    <w:tmpl w:val="BCB034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4CF1A20"/>
    <w:multiLevelType w:val="multilevel"/>
    <w:tmpl w:val="F3CEDBFA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36FF1199"/>
    <w:multiLevelType w:val="hybridMultilevel"/>
    <w:tmpl w:val="8E9C59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2CF41FF"/>
    <w:multiLevelType w:val="hybridMultilevel"/>
    <w:tmpl w:val="2EB091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D1708F"/>
    <w:multiLevelType w:val="hybridMultilevel"/>
    <w:tmpl w:val="D54AF7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E23DBF"/>
    <w:multiLevelType w:val="hybridMultilevel"/>
    <w:tmpl w:val="36363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A26EE1"/>
    <w:multiLevelType w:val="hybridMultilevel"/>
    <w:tmpl w:val="BF56EC76"/>
    <w:lvl w:ilvl="0" w:tplc="A8F663D0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F511F5"/>
    <w:multiLevelType w:val="hybridMultilevel"/>
    <w:tmpl w:val="0BB0D4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E03573"/>
    <w:multiLevelType w:val="hybridMultilevel"/>
    <w:tmpl w:val="61243C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910C21"/>
    <w:multiLevelType w:val="hybridMultilevel"/>
    <w:tmpl w:val="96EECC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5EA45B8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D019BD"/>
    <w:multiLevelType w:val="hybridMultilevel"/>
    <w:tmpl w:val="E10642FE"/>
    <w:lvl w:ilvl="0" w:tplc="BE4E6764">
      <w:start w:val="2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9307293">
    <w:abstractNumId w:val="22"/>
  </w:num>
  <w:num w:numId="2" w16cid:durableId="905259063">
    <w:abstractNumId w:val="12"/>
  </w:num>
  <w:num w:numId="3" w16cid:durableId="1613636305">
    <w:abstractNumId w:val="2"/>
  </w:num>
  <w:num w:numId="4" w16cid:durableId="842933846">
    <w:abstractNumId w:val="8"/>
  </w:num>
  <w:num w:numId="5" w16cid:durableId="1868522222">
    <w:abstractNumId w:val="20"/>
  </w:num>
  <w:num w:numId="6" w16cid:durableId="1117532084">
    <w:abstractNumId w:val="4"/>
  </w:num>
  <w:num w:numId="7" w16cid:durableId="284436147">
    <w:abstractNumId w:val="16"/>
  </w:num>
  <w:num w:numId="8" w16cid:durableId="1046098337">
    <w:abstractNumId w:val="17"/>
  </w:num>
  <w:num w:numId="9" w16cid:durableId="688871802">
    <w:abstractNumId w:val="6"/>
  </w:num>
  <w:num w:numId="10" w16cid:durableId="57948685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 w16cid:durableId="68085508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 w16cid:durableId="607616207">
    <w:abstractNumId w:val="5"/>
  </w:num>
  <w:num w:numId="13" w16cid:durableId="1884050867">
    <w:abstractNumId w:val="14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 w16cid:durableId="1867599686">
    <w:abstractNumId w:val="18"/>
  </w:num>
  <w:num w:numId="15" w16cid:durableId="1161239946">
    <w:abstractNumId w:val="10"/>
  </w:num>
  <w:num w:numId="16" w16cid:durableId="474487599">
    <w:abstractNumId w:val="21"/>
  </w:num>
  <w:num w:numId="17" w16cid:durableId="265309782">
    <w:abstractNumId w:val="15"/>
  </w:num>
  <w:num w:numId="18" w16cid:durableId="648948549">
    <w:abstractNumId w:val="1"/>
  </w:num>
  <w:num w:numId="19" w16cid:durableId="12729539">
    <w:abstractNumId w:val="23"/>
  </w:num>
  <w:num w:numId="20" w16cid:durableId="12264423">
    <w:abstractNumId w:val="11"/>
  </w:num>
  <w:num w:numId="21" w16cid:durableId="1878159993">
    <w:abstractNumId w:val="0"/>
  </w:num>
  <w:num w:numId="22" w16cid:durableId="1685013236">
    <w:abstractNumId w:val="9"/>
  </w:num>
  <w:num w:numId="23" w16cid:durableId="1992102950">
    <w:abstractNumId w:val="19"/>
  </w:num>
  <w:num w:numId="24" w16cid:durableId="1112162275">
    <w:abstractNumId w:val="7"/>
  </w:num>
  <w:num w:numId="25" w16cid:durableId="27625822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5C72"/>
    <w:rsid w:val="00266737"/>
    <w:rsid w:val="008F1291"/>
    <w:rsid w:val="00C45C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D85EFD"/>
  <w15:chartTrackingRefBased/>
  <w15:docId w15:val="{34E2D3AB-B51A-41C5-85AC-93AF4EAEA6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5C72"/>
    <w:rPr>
      <w:rFonts w:ascii="Arial" w:hAnsi="Arial" w:cs="Arial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45C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5C72"/>
    <w:rPr>
      <w:rFonts w:ascii="Segoe UI" w:hAnsi="Segoe UI" w:cs="Segoe UI"/>
      <w:kern w:val="0"/>
      <w:sz w:val="18"/>
      <w:szCs w:val="18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C45C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45C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45C72"/>
    <w:rPr>
      <w:rFonts w:ascii="Arial" w:hAnsi="Arial" w:cs="Arial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5C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5C72"/>
    <w:rPr>
      <w:rFonts w:ascii="Arial" w:hAnsi="Arial" w:cs="Arial"/>
      <w:b/>
      <w:bCs/>
      <w:kern w:val="0"/>
      <w:sz w:val="20"/>
      <w:szCs w:val="20"/>
      <w14:ligatures w14:val="none"/>
    </w:rPr>
  </w:style>
  <w:style w:type="paragraph" w:styleId="DocumentMap">
    <w:name w:val="Document Map"/>
    <w:basedOn w:val="Normal"/>
    <w:link w:val="DocumentMapChar"/>
    <w:semiHidden/>
    <w:rsid w:val="00C45C72"/>
    <w:pPr>
      <w:shd w:val="clear" w:color="auto" w:fill="000080"/>
      <w:spacing w:after="0" w:line="240" w:lineRule="auto"/>
    </w:pPr>
    <w:rPr>
      <w:rFonts w:ascii="Tahoma" w:eastAsia="Times New Roman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C45C72"/>
    <w:rPr>
      <w:rFonts w:ascii="Tahoma" w:eastAsia="Times New Roman" w:hAnsi="Tahoma" w:cs="Tahoma"/>
      <w:kern w:val="0"/>
      <w:sz w:val="20"/>
      <w:szCs w:val="20"/>
      <w:shd w:val="clear" w:color="auto" w:fill="000080"/>
      <w14:ligatures w14:val="none"/>
    </w:rPr>
  </w:style>
  <w:style w:type="paragraph" w:styleId="ListParagraph">
    <w:name w:val="List Paragraph"/>
    <w:basedOn w:val="Normal"/>
    <w:uiPriority w:val="34"/>
    <w:qFormat/>
    <w:rsid w:val="00C45C72"/>
    <w:pPr>
      <w:ind w:left="720"/>
      <w:contextualSpacing/>
    </w:pPr>
  </w:style>
  <w:style w:type="table" w:styleId="TableGrid">
    <w:name w:val="Table Grid"/>
    <w:basedOn w:val="TableNormal"/>
    <w:uiPriority w:val="39"/>
    <w:rsid w:val="00C45C72"/>
    <w:pPr>
      <w:spacing w:after="0" w:line="240" w:lineRule="auto"/>
    </w:pPr>
    <w:rPr>
      <w:rFonts w:ascii="Arial" w:hAnsi="Arial" w:cs="Arial"/>
      <w:kern w:val="0"/>
      <w:lang w:val="en-NZ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45C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5C72"/>
    <w:rPr>
      <w:rFonts w:ascii="Arial" w:hAnsi="Arial" w:cs="Arial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C45C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45C72"/>
    <w:rPr>
      <w:rFonts w:ascii="Arial" w:hAnsi="Arial" w:cs="Arial"/>
      <w:kern w:val="0"/>
      <w14:ligatures w14:val="none"/>
    </w:rPr>
  </w:style>
  <w:style w:type="paragraph" w:styleId="Revision">
    <w:name w:val="Revision"/>
    <w:hidden/>
    <w:uiPriority w:val="99"/>
    <w:semiHidden/>
    <w:rsid w:val="00C45C72"/>
    <w:pPr>
      <w:spacing w:after="0" w:line="240" w:lineRule="auto"/>
    </w:pPr>
    <w:rPr>
      <w:rFonts w:ascii="Arial" w:hAnsi="Arial" w:cs="Arial"/>
      <w:kern w:val="0"/>
      <w14:ligatures w14:val="none"/>
    </w:rPr>
  </w:style>
  <w:style w:type="paragraph" w:customStyle="1" w:styleId="xmsolistparagraph">
    <w:name w:val="x_msolistparagraph"/>
    <w:basedOn w:val="Normal"/>
    <w:rsid w:val="00C45C72"/>
    <w:pPr>
      <w:spacing w:after="0" w:line="240" w:lineRule="auto"/>
      <w:ind w:left="720"/>
    </w:pPr>
    <w:rPr>
      <w:rFonts w:ascii="Calibri" w:eastAsia="SimSun" w:hAnsi="Calibri" w:cs="Calibri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C45C72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C72"/>
    <w:rPr>
      <w:rFonts w:ascii="Arial" w:hAnsi="Arial" w:cs="Arial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C45C7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5C72"/>
    <w:rPr>
      <w:rFonts w:ascii="Arial" w:hAnsi="Arial" w:cs="Arial"/>
      <w:noProof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C45C7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45C7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45C72"/>
    <w:rPr>
      <w:color w:val="954F72" w:themeColor="followedHyperlink"/>
      <w:u w:val="single"/>
    </w:rPr>
  </w:style>
  <w:style w:type="paragraph" w:customStyle="1" w:styleId="pf0">
    <w:name w:val="pf0"/>
    <w:basedOn w:val="Normal"/>
    <w:rsid w:val="00C45C7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f01">
    <w:name w:val="cf01"/>
    <w:basedOn w:val="DefaultParagraphFont"/>
    <w:rsid w:val="00C45C72"/>
    <w:rPr>
      <w:rFonts w:ascii="Segoe UI" w:hAnsi="Segoe UI" w:cs="Segoe UI" w:hint="default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45C7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45C7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3269</Words>
  <Characters>18636</Characters>
  <Application>Microsoft Office Word</Application>
  <DocSecurity>0</DocSecurity>
  <Lines>155</Lines>
  <Paragraphs>43</Paragraphs>
  <ScaleCrop>false</ScaleCrop>
  <Company/>
  <LinksUpToDate>false</LinksUpToDate>
  <CharactersWithSpaces>21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Steger</dc:creator>
  <cp:keywords/>
  <dc:description/>
  <cp:lastModifiedBy>Rob Steger</cp:lastModifiedBy>
  <cp:revision>1</cp:revision>
  <dcterms:created xsi:type="dcterms:W3CDTF">2023-12-05T20:33:00Z</dcterms:created>
  <dcterms:modified xsi:type="dcterms:W3CDTF">2023-12-05T20:34:00Z</dcterms:modified>
</cp:coreProperties>
</file>